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17280" behindDoc="0" locked="0" layoutInCell="1" allowOverlap="1" wp14:anchorId="4C0B7734" wp14:editId="74777894">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99AB07" id="Straight Connector 1"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15232" behindDoc="0" locked="0" layoutInCell="1" allowOverlap="1" wp14:anchorId="0CF38B5E" wp14:editId="2659C55F">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422F7F" id="Straight Connector 2"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57B1E37B"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FA3A2E">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24800" behindDoc="0" locked="0" layoutInCell="1" allowOverlap="1" wp14:anchorId="55D15D10" wp14:editId="5CF58DE0">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0937A237" w:rsidR="00BB5896" w:rsidRPr="00021AF9" w:rsidRDefault="00BB5896"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w:t>
                              </w:r>
                              <w:proofErr w:type="spellStart"/>
                              <w:r>
                                <w:t>GView</w:t>
                              </w:r>
                              <w:proofErr w:type="spellEnd"/>
                              <w:r>
                                <w:t>.</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2480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0937A237" w:rsidR="00BB5896" w:rsidRPr="00021AF9" w:rsidRDefault="00BB5896"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w:t>
                        </w:r>
                        <w:proofErr w:type="spellStart"/>
                        <w:r>
                          <w:t>GView</w:t>
                        </w:r>
                        <w:proofErr w:type="spellEnd"/>
                        <w:r>
                          <w:t>.</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proofErr w:type="spellStart"/>
      <w:r w:rsidR="00426C2E">
        <w:t>GV</w:t>
      </w:r>
      <w:r w:rsidR="00631C6C">
        <w:t>iew</w:t>
      </w:r>
      <w:bookmarkEnd w:id="80"/>
      <w:bookmarkEnd w:id="81"/>
      <w:bookmarkEnd w:id="82"/>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42208" behindDoc="0" locked="0" layoutInCell="1" allowOverlap="1" wp14:anchorId="52721F7E" wp14:editId="5350A556">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3FFA463A" w:rsidR="00BB5896" w:rsidRPr="005E28CC" w:rsidRDefault="00BB5896"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4220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3FFA463A" w:rsidR="00BB5896" w:rsidRPr="005E28CC" w:rsidRDefault="00BB5896"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bookmarkStart w:id="94" w:name="_Ref530493291"/>
      <w:r w:rsidRPr="002C7A86">
        <w:t>PhyloP</w:t>
      </w:r>
      <w:r w:rsidR="009E30CA" w:rsidRPr="002C7A86">
        <w:t>rofile</w:t>
      </w:r>
      <w:bookmarkEnd w:id="91"/>
      <w:bookmarkEnd w:id="92"/>
      <w:bookmarkEnd w:id="93"/>
      <w:bookmarkEnd w:id="94"/>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59616" behindDoc="0" locked="0" layoutInCell="1" allowOverlap="1" wp14:anchorId="0E98190E" wp14:editId="57E3C1B6">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77D382FD" w:rsidR="00544C84" w:rsidRDefault="0016488B" w:rsidP="00544C84">
      <w:pPr>
        <w:pStyle w:val="Caption"/>
      </w:pPr>
      <w:bookmarkStart w:id="95"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C52F68">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5"/>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6" w:name="_Toc528762460"/>
      <w:bookmarkStart w:id="97" w:name="_Ref530128160"/>
      <w:r>
        <w:lastRenderedPageBreak/>
        <w:t>Spatial proximity of HGT candidates</w:t>
      </w:r>
      <w:bookmarkEnd w:id="96"/>
      <w:bookmarkEnd w:id="97"/>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65760" behindDoc="0" locked="0" layoutInCell="1" allowOverlap="1" wp14:anchorId="66F14659" wp14:editId="578B4B6B">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44AA5E55" w:rsidR="00BB5896" w:rsidRPr="003A0DB8" w:rsidRDefault="00BB5896" w:rsidP="00097F05">
                              <w:pPr>
                                <w:pStyle w:val="Caption"/>
                              </w:pPr>
                              <w:bookmarkStart w:id="98" w:name="_Ref526422412"/>
                              <w:bookmarkStart w:id="99" w:name="_Toc526264945"/>
                              <w:bookmarkStart w:id="100" w:name="_Toc526265369"/>
                              <w:bookmarkStart w:id="101" w:name="_Toc526265779"/>
                              <w:bookmarkStart w:id="102" w:name="_Toc526416179"/>
                              <w:bookmarkStart w:id="103" w:name="_Ref526422405"/>
                              <w:bookmarkStart w:id="104"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8"/>
                              <w:r>
                                <w:t>: schema of a circular genome in which genes are annotated by 0-1</w:t>
                              </w:r>
                              <w:bookmarkEnd w:id="99"/>
                              <w:bookmarkEnd w:id="100"/>
                              <w:bookmarkEnd w:id="101"/>
                              <w:bookmarkEnd w:id="102"/>
                              <w:bookmarkEnd w:id="103"/>
                              <w:r>
                                <w:t>, presenting whether the gene was vertically(0) or horizontally(1) transferred, respectively.</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65760"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44AA5E55" w:rsidR="00BB5896" w:rsidRPr="003A0DB8" w:rsidRDefault="00BB5896" w:rsidP="00097F05">
                        <w:pPr>
                          <w:pStyle w:val="Caption"/>
                        </w:pPr>
                        <w:bookmarkStart w:id="105" w:name="_Ref526422412"/>
                        <w:bookmarkStart w:id="106" w:name="_Toc526264945"/>
                        <w:bookmarkStart w:id="107" w:name="_Toc526265369"/>
                        <w:bookmarkStart w:id="108" w:name="_Toc526265779"/>
                        <w:bookmarkStart w:id="109" w:name="_Toc526416179"/>
                        <w:bookmarkStart w:id="110" w:name="_Ref526422405"/>
                        <w:bookmarkStart w:id="11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5"/>
                        <w:r>
                          <w:t>: schema of a circular genome in which genes are annotated by 0-1</w:t>
                        </w:r>
                        <w:bookmarkEnd w:id="106"/>
                        <w:bookmarkEnd w:id="107"/>
                        <w:bookmarkEnd w:id="108"/>
                        <w:bookmarkEnd w:id="109"/>
                        <w:bookmarkEnd w:id="110"/>
                        <w:r>
                          <w:t>, presenting whether the gene was vertically(0) or horizontally(1) transferred, respectively.</w:t>
                        </w:r>
                        <w:bookmarkEnd w:id="111"/>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2" w:name="_Toc523657793"/>
    </w:p>
    <w:p w14:paraId="3D39D330" w14:textId="3092046A" w:rsidR="00631C6C" w:rsidRDefault="00A5654B" w:rsidP="00D417A1">
      <w:pPr>
        <w:pStyle w:val="Heading2"/>
      </w:pPr>
      <w:bookmarkStart w:id="113" w:name="_Toc528762461"/>
      <w:bookmarkStart w:id="114" w:name="_Ref530146241"/>
      <w:r>
        <w:t>A</w:t>
      </w:r>
      <w:r w:rsidR="00E307F9">
        <w:t>ge estimation</w:t>
      </w:r>
      <w:bookmarkEnd w:id="112"/>
      <w:r>
        <w:t xml:space="preserve"> of HGT events</w:t>
      </w:r>
      <w:bookmarkEnd w:id="113"/>
      <w:bookmarkEnd w:id="114"/>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63712" behindDoc="0" locked="0" layoutInCell="1" allowOverlap="1" wp14:anchorId="1F249F25" wp14:editId="15D91BB8">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0F323AA0" w:rsidR="00BB5896" w:rsidRPr="003B2164" w:rsidRDefault="00BB5896" w:rsidP="00544C84">
                              <w:pPr>
                                <w:pStyle w:val="Caption"/>
                              </w:pPr>
                              <w:bookmarkStart w:id="115" w:name="_Ref526425000"/>
                              <w:bookmarkStart w:id="116"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5"/>
                              <w:r w:rsidRPr="002930AA">
                                <w:rPr>
                                  <w:b/>
                                  <w:bCs/>
                                </w:rPr>
                                <w:t>:</w:t>
                              </w:r>
                              <w:r>
                                <w:t xml:space="preserve"> schema for dating the HGT event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6371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0F323AA0" w:rsidR="00BB5896" w:rsidRPr="003B2164" w:rsidRDefault="00BB5896"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7"/>
                        <w:r w:rsidRPr="002930AA">
                          <w:rPr>
                            <w:b/>
                            <w:bCs/>
                          </w:rPr>
                          <w:t>:</w:t>
                        </w:r>
                        <w:r>
                          <w:t xml:space="preserve"> schema for dating the HGT events</w:t>
                        </w:r>
                        <w:bookmarkEnd w:id="118"/>
                      </w:p>
                    </w:txbxContent>
                  </v:textbox>
                </v:shape>
                <w10:wrap type="topAndBottom"/>
              </v:group>
            </w:pict>
          </mc:Fallback>
        </mc:AlternateContent>
      </w:r>
    </w:p>
    <w:p w14:paraId="40FBA484" w14:textId="69497FFA" w:rsidR="00631C6C" w:rsidRDefault="00FE1F64" w:rsidP="00544C84">
      <w:pPr>
        <w:pStyle w:val="Heading2"/>
      </w:pPr>
      <w:bookmarkStart w:id="119" w:name="_Toc528762462"/>
      <w:r>
        <w:t>Blast2GO</w:t>
      </w:r>
      <w:bookmarkEnd w:id="119"/>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0" w:name="_Toc523657795"/>
      <w:bookmarkStart w:id="121" w:name="_Toc528762463"/>
      <w:r>
        <w:lastRenderedPageBreak/>
        <w:t>Results</w:t>
      </w:r>
      <w:bookmarkEnd w:id="120"/>
      <w:bookmarkEnd w:id="121"/>
    </w:p>
    <w:p w14:paraId="0BA4C88B" w14:textId="1AEA10A8" w:rsidR="00E307F9" w:rsidRDefault="00E307F9" w:rsidP="00721DBF">
      <w:pPr>
        <w:pStyle w:val="Heading2"/>
      </w:pPr>
      <w:bookmarkStart w:id="122" w:name="_Toc523657796"/>
      <w:bookmarkStart w:id="123" w:name="_Toc528762464"/>
      <w:r>
        <w:t>Tracing a genomic footprint of natural competency</w:t>
      </w:r>
      <w:bookmarkEnd w:id="122"/>
      <w:bookmarkEnd w:id="123"/>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4" w:name="_Toc523657797"/>
      <w:bookmarkStart w:id="125" w:name="_Toc528762465"/>
      <w:r>
        <w:t xml:space="preserve">Identifying </w:t>
      </w:r>
      <w:r w:rsidR="001322CF">
        <w:t>HGT</w:t>
      </w:r>
      <w:r>
        <w:t xml:space="preserve"> candidates</w:t>
      </w:r>
      <w:bookmarkEnd w:id="124"/>
      <w:r w:rsidR="001322CF">
        <w:t xml:space="preserve"> &amp; distribution of them along the genome</w:t>
      </w:r>
      <w:bookmarkEnd w:id="125"/>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6" w:name="_Toc528762466"/>
      <w:r>
        <w:lastRenderedPageBreak/>
        <w:t>Phylogenetic</w:t>
      </w:r>
      <w:r w:rsidR="00156C55">
        <w:t xml:space="preserve"> tree reconciliation</w:t>
      </w:r>
      <w:bookmarkEnd w:id="126"/>
    </w:p>
    <w:p w14:paraId="044DB96C" w14:textId="1FC43C18" w:rsidR="001322CF" w:rsidRDefault="001322CF" w:rsidP="001322CF">
      <w:r>
        <w:rPr>
          <w:noProof/>
        </w:rPr>
        <mc:AlternateContent>
          <mc:Choice Requires="wpg">
            <w:drawing>
              <wp:anchor distT="0" distB="0" distL="114300" distR="114300" simplePos="0" relativeHeight="251810816" behindDoc="0" locked="0" layoutInCell="1" allowOverlap="1" wp14:anchorId="31110CE7" wp14:editId="45091F23">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B7F2394" w:rsidR="00BB5896" w:rsidRPr="00A071D9" w:rsidRDefault="00BB5896" w:rsidP="001322CF">
                              <w:pPr>
                                <w:pStyle w:val="Caption"/>
                                <w:rPr>
                                  <w:noProof/>
                                </w:rPr>
                              </w:pPr>
                              <w:bookmarkStart w:id="127" w:name="_Ref526939391"/>
                              <w:bookmarkStart w:id="128"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7"/>
                              <w:r w:rsidRPr="0003543B">
                                <w:rPr>
                                  <w:b/>
                                  <w:bCs/>
                                </w:rPr>
                                <w:t>:</w:t>
                              </w:r>
                              <w:r>
                                <w:t xml:space="preserve"> (</w:t>
                              </w:r>
                              <w:r>
                                <w:rPr>
                                  <w:noProof/>
                                </w:rPr>
                                <w:t>A) the ML tree incluidng amio acid sequences. (B) the ML tree including only variable amino acid sites. (C) the ML tree including nucelotide sequence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1081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B7F2394" w:rsidR="00BB5896" w:rsidRPr="00A071D9" w:rsidRDefault="00BB5896"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794432" behindDoc="0" locked="0" layoutInCell="1" allowOverlap="1" wp14:anchorId="73FADB2A" wp14:editId="09FC4B86">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27B83E1F" w:rsidR="00BB5896" w:rsidRDefault="00BB5896"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BB5896" w:rsidRPr="001E374E"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33ECD349" w:rsidR="00BB5896" w:rsidRDefault="00BB5896"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79443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27B83E1F" w:rsidR="00BB5896" w:rsidRDefault="00BB5896"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BB5896" w:rsidRPr="001E374E" w:rsidRDefault="00BB5896"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33ECD349" w:rsidR="00BB5896" w:rsidRDefault="00BB5896"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77024" behindDoc="0" locked="0" layoutInCell="1" allowOverlap="1" wp14:anchorId="11A16A50" wp14:editId="2EEA03EF">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01D67943" w:rsidR="00BB5896" w:rsidRPr="00001546" w:rsidRDefault="00BB5896" w:rsidP="00BB405D">
                              <w:pPr>
                                <w:pStyle w:val="Caption"/>
                                <w:keepNext/>
                                <w:keepLines/>
                                <w:rPr>
                                  <w:b/>
                                  <w:bCs/>
                                  <w:noProof/>
                                </w:rPr>
                              </w:pPr>
                              <w:bookmarkStart w:id="139" w:name="_Ref527038063"/>
                              <w:bookmarkStart w:id="140" w:name="_Ref527115376"/>
                              <w:bookmarkStart w:id="14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77024;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01D67943" w:rsidR="00BB5896" w:rsidRPr="00001546" w:rsidRDefault="00BB5896"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3"/>
                        <w:bookmarkEnd w:id="144"/>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01600" behindDoc="0" locked="0" layoutInCell="1" allowOverlap="1" wp14:anchorId="05F59840" wp14:editId="62A5C0C3">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48FA123D" w:rsidR="00BB5896" w:rsidRPr="008D3C24" w:rsidRDefault="00BB5896"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0160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48FA123D" w:rsidR="00BB5896" w:rsidRPr="008D3C24" w:rsidRDefault="00BB5896" w:rsidP="008D3C24">
                        <w:pPr>
                          <w:pStyle w:val="Caption"/>
                          <w:spacing w:before="120" w:after="120"/>
                          <w:rPr>
                            <w:b/>
                            <w:bCs/>
                          </w:rPr>
                        </w:pPr>
                        <w:bookmarkStart w:id="146"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6"/>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04672" behindDoc="0" locked="0" layoutInCell="1" allowOverlap="1" wp14:anchorId="32355DF2" wp14:editId="0BE0E9FC">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05696" behindDoc="0" locked="0" layoutInCell="1" allowOverlap="1" wp14:anchorId="6CD29D54" wp14:editId="4E7D26A9">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05C97F1B" w:rsidR="00BB5896" w:rsidRPr="006B592F" w:rsidRDefault="00BB5896" w:rsidP="00113336">
                            <w:pPr>
                              <w:pStyle w:val="Caption"/>
                            </w:pPr>
                            <w:bookmarkStart w:id="147" w:name="_Ref527620501"/>
                            <w:bookmarkStart w:id="148"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7"/>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05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05C97F1B" w:rsidR="00BB5896" w:rsidRPr="006B592F" w:rsidRDefault="00BB5896" w:rsidP="00113336">
                      <w:pPr>
                        <w:pStyle w:val="Caption"/>
                      </w:pPr>
                      <w:bookmarkStart w:id="149" w:name="_Ref527620501"/>
                      <w:bookmarkStart w:id="150"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9"/>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0"/>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0096" behindDoc="0" locked="0" layoutInCell="1" allowOverlap="1" wp14:anchorId="1A503A7A" wp14:editId="3241117D">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3B8FBF53" w:rsidR="00BB5896" w:rsidRPr="00B71E15" w:rsidRDefault="00BB5896" w:rsidP="00672430">
                            <w:pPr>
                              <w:pStyle w:val="Caption"/>
                              <w:rPr>
                                <w:noProof/>
                              </w:rPr>
                            </w:pPr>
                            <w:bookmarkStart w:id="151" w:name="_Ref527622456"/>
                            <w:bookmarkStart w:id="152"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1"/>
                            <w:r w:rsidRPr="00580AC1">
                              <w:rPr>
                                <w:b/>
                                <w:bCs/>
                              </w:rPr>
                              <w:t>:</w:t>
                            </w:r>
                            <w:r>
                              <w:rPr>
                                <w:b/>
                                <w:bCs/>
                              </w:rPr>
                              <w:t xml:space="preserve"> </w:t>
                            </w:r>
                            <w:r>
                              <w:t>subset of species tree including 21 A. baumannii. The different known clone types are highlighted.</w:t>
                            </w:r>
                            <w:bookmarkEnd w:id="1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3B8FBF53" w:rsidR="00BB5896" w:rsidRPr="00B71E15" w:rsidRDefault="00BB5896" w:rsidP="00672430">
                      <w:pPr>
                        <w:pStyle w:val="Caption"/>
                        <w:rPr>
                          <w:noProof/>
                        </w:rPr>
                      </w:pPr>
                      <w:bookmarkStart w:id="153" w:name="_Ref527622456"/>
                      <w:bookmarkStart w:id="154"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3"/>
                      <w:r w:rsidRPr="00580AC1">
                        <w:rPr>
                          <w:b/>
                          <w:bCs/>
                        </w:rPr>
                        <w:t>:</w:t>
                      </w:r>
                      <w:r>
                        <w:rPr>
                          <w:b/>
                          <w:bCs/>
                        </w:rPr>
                        <w:t xml:space="preserve"> </w:t>
                      </w:r>
                      <w:r>
                        <w:t>subset of species tree including 21 A. baumannii. The different known clone types are highlighted.</w:t>
                      </w:r>
                      <w:bookmarkEnd w:id="154"/>
                      <w:r>
                        <w:t xml:space="preserve"> </w:t>
                      </w:r>
                    </w:p>
                  </w:txbxContent>
                </v:textbox>
                <w10:wrap type="topAndBottom"/>
              </v:shape>
            </w:pict>
          </mc:Fallback>
        </mc:AlternateContent>
      </w:r>
      <w:r>
        <w:rPr>
          <w:noProof/>
        </w:rPr>
        <w:drawing>
          <wp:anchor distT="0" distB="0" distL="114300" distR="114300" simplePos="0" relativeHeight="251778048" behindDoc="0" locked="0" layoutInCell="1" allowOverlap="1" wp14:anchorId="4ED337D2" wp14:editId="0548B810">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5" w:name="_Toc523657799"/>
      <w:bookmarkStart w:id="156" w:name="_Toc528762467"/>
      <w:r>
        <w:lastRenderedPageBreak/>
        <w:t>Taxonomy assignment approach</w:t>
      </w:r>
      <w:bookmarkEnd w:id="155"/>
      <w:bookmarkEnd w:id="156"/>
    </w:p>
    <w:p w14:paraId="27B6860A" w14:textId="221082ED" w:rsidR="009058FC" w:rsidRDefault="00752E45" w:rsidP="00752E45">
      <w:r>
        <w:rPr>
          <w:noProof/>
        </w:rPr>
        <mc:AlternateContent>
          <mc:Choice Requires="wps">
            <w:drawing>
              <wp:anchor distT="0" distB="0" distL="114300" distR="114300" simplePos="0" relativeHeight="251808768" behindDoc="0" locked="0" layoutInCell="1" allowOverlap="1" wp14:anchorId="2EBA9735" wp14:editId="51C9F482">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5C3F259C" w:rsidR="00BB5896" w:rsidRPr="00B128E9" w:rsidRDefault="00BB5896"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5C3F259C" w:rsidR="00BB5896" w:rsidRPr="00B128E9" w:rsidRDefault="00BB5896" w:rsidP="00752E45">
                      <w:pPr>
                        <w:pStyle w:val="Caption"/>
                        <w:rPr>
                          <w:noProof/>
                        </w:rPr>
                      </w:pPr>
                      <w:bookmarkStart w:id="158"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8"/>
                    </w:p>
                  </w:txbxContent>
                </v:textbox>
                <w10:wrap type="topAndBottom"/>
              </v:shape>
            </w:pict>
          </mc:Fallback>
        </mc:AlternateContent>
      </w:r>
      <w:r>
        <w:rPr>
          <w:noProof/>
        </w:rPr>
        <w:drawing>
          <wp:anchor distT="0" distB="0" distL="114300" distR="114300" simplePos="0" relativeHeight="251806720" behindDoc="0" locked="0" layoutInCell="1" allowOverlap="1" wp14:anchorId="77C2FC07" wp14:editId="4BB60FFE">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9" w:name="_Toc523657800"/>
      <w:bookmarkStart w:id="160" w:name="_Ref528667243"/>
      <w:bookmarkStart w:id="161" w:name="_Toc528762468"/>
      <w:r>
        <w:lastRenderedPageBreak/>
        <w:t xml:space="preserve">HGT detection </w:t>
      </w:r>
      <w:r w:rsidR="00631C6C">
        <w:t>tool</w:t>
      </w:r>
      <w:bookmarkEnd w:id="159"/>
      <w:bookmarkEnd w:id="160"/>
      <w:bookmarkEnd w:id="161"/>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48F966D2" w:rsidR="00B66147" w:rsidRDefault="00B66147" w:rsidP="00B66147">
      <w:pPr>
        <w:pStyle w:val="Caption"/>
        <w:keepNext/>
        <w:spacing w:after="120"/>
      </w:pPr>
      <w:bookmarkStart w:id="162" w:name="_Ref527971781"/>
      <w:bookmarkStart w:id="163"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FA3A2E">
        <w:rPr>
          <w:b/>
          <w:bCs/>
          <w:noProof/>
        </w:rPr>
        <w:t>2</w:t>
      </w:r>
      <w:r w:rsidRPr="00B66147">
        <w:rPr>
          <w:b/>
          <w:bCs/>
        </w:rPr>
        <w:fldChar w:fldCharType="end"/>
      </w:r>
      <w:bookmarkEnd w:id="162"/>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3"/>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4" w:name="_Toc523657802"/>
      <w:bookmarkStart w:id="165" w:name="_Ref528068735"/>
      <w:bookmarkStart w:id="166" w:name="_Ref528068745"/>
      <w:bookmarkStart w:id="167" w:name="_Ref528068758"/>
      <w:bookmarkStart w:id="168" w:name="_Ref528068828"/>
      <w:bookmarkStart w:id="169" w:name="_Toc523657804"/>
      <w:r>
        <w:rPr>
          <w:noProof/>
        </w:rPr>
        <w:lastRenderedPageBreak/>
        <mc:AlternateContent>
          <mc:Choice Requires="wps">
            <w:drawing>
              <wp:anchor distT="0" distB="0" distL="114300" distR="114300" simplePos="0" relativeHeight="251913216" behindDoc="0" locked="0" layoutInCell="1" allowOverlap="1" wp14:anchorId="0ADF7978" wp14:editId="22906B47">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3DD291F4" w:rsidR="00BB5896" w:rsidRPr="003145D7" w:rsidRDefault="00BB5896"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13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3DD291F4" w:rsidR="00BB5896" w:rsidRPr="003145D7" w:rsidRDefault="00BB5896" w:rsidP="00411451">
                      <w:pPr>
                        <w:pStyle w:val="Caption"/>
                      </w:pPr>
                      <w:bookmarkStart w:id="17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02976" behindDoc="0" locked="0" layoutInCell="1" allowOverlap="1" wp14:anchorId="222232CE" wp14:editId="19703AC4">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0297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15264" behindDoc="0" locked="0" layoutInCell="1" allowOverlap="1" wp14:anchorId="1E67931C" wp14:editId="018B3EFC">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A4B6A3D" w:rsidR="00BB5896" w:rsidRPr="00D92640" w:rsidRDefault="00BB5896"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15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A4B6A3D" w:rsidR="00BB5896" w:rsidRPr="00D92640" w:rsidRDefault="00BB5896" w:rsidP="00D92640">
                      <w:pPr>
                        <w:pStyle w:val="Caption"/>
                      </w:pPr>
                      <w:bookmarkStart w:id="173"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05024" behindDoc="0" locked="0" layoutInCell="1" allowOverlap="1" wp14:anchorId="6EC5D43A" wp14:editId="55FBEB7D">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05024;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17312" behindDoc="0" locked="0" layoutInCell="1" allowOverlap="1" wp14:anchorId="6C4D3A77" wp14:editId="3C85FF1E">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EEF690F" w:rsidR="00BB5896" w:rsidRPr="00D92640" w:rsidRDefault="00BB5896"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EEF690F" w:rsidR="00BB5896" w:rsidRPr="00D92640" w:rsidRDefault="00BB5896" w:rsidP="00D92640">
                      <w:pPr>
                        <w:pStyle w:val="Caption"/>
                      </w:pPr>
                      <w:bookmarkStart w:id="175"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5392" behindDoc="0" locked="0" layoutInCell="1" allowOverlap="1" wp14:anchorId="19E12C51" wp14:editId="7B98E5A1">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3539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19360" behindDoc="0" locked="0" layoutInCell="1" allowOverlap="1" wp14:anchorId="3CF86B51" wp14:editId="33AE597C">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11A919B4" w:rsidR="00BB5896" w:rsidRPr="00D92640" w:rsidRDefault="00BB5896"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11A919B4" w:rsidR="00BB5896" w:rsidRPr="00D92640" w:rsidRDefault="00BB5896" w:rsidP="00D92640">
                      <w:pPr>
                        <w:pStyle w:val="Caption"/>
                      </w:pPr>
                      <w:bookmarkStart w:id="177"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7440" behindDoc="0" locked="0" layoutInCell="1" allowOverlap="1" wp14:anchorId="2B29A3B7" wp14:editId="42ABB799">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3744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21408" behindDoc="0" locked="0" layoutInCell="1" allowOverlap="1" wp14:anchorId="6E753971" wp14:editId="50AF4258">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097CB018" w:rsidR="00BB5896" w:rsidRPr="00D92640" w:rsidRDefault="00BB5896"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097CB018" w:rsidR="00BB5896" w:rsidRPr="00D92640" w:rsidRDefault="00BB5896" w:rsidP="00D92640">
                      <w:pPr>
                        <w:pStyle w:val="Caption"/>
                      </w:pPr>
                      <w:bookmarkStart w:id="179"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43584" behindDoc="0" locked="0" layoutInCell="1" allowOverlap="1" wp14:anchorId="198C9277" wp14:editId="6E911B08">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4358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0" w:name="_Ref528331268"/>
      <w:bookmarkStart w:id="181" w:name="_Toc528762469"/>
      <w:r>
        <w:lastRenderedPageBreak/>
        <w:t>Detection competence machineries</w:t>
      </w:r>
      <w:bookmarkEnd w:id="164"/>
      <w:bookmarkEnd w:id="165"/>
      <w:bookmarkEnd w:id="166"/>
      <w:bookmarkEnd w:id="167"/>
      <w:bookmarkEnd w:id="168"/>
      <w:bookmarkEnd w:id="180"/>
      <w:bookmarkEnd w:id="181"/>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6C3ADC2B" w:rsidR="006B1118" w:rsidRDefault="00723C18" w:rsidP="0055525B">
      <w:pPr>
        <w:pStyle w:val="Caption"/>
        <w:spacing w:after="120"/>
      </w:pPr>
      <w:bookmarkStart w:id="182" w:name="_Ref528579740"/>
      <w:bookmarkStart w:id="183" w:name="_Ref528579733"/>
      <w:r w:rsidRPr="00CC2440">
        <w:rPr>
          <w:b/>
          <w:bCs/>
          <w:noProof/>
        </w:rPr>
        <w:lastRenderedPageBreak/>
        <w:drawing>
          <wp:anchor distT="0" distB="0" distL="114300" distR="114300" simplePos="0" relativeHeight="251870208" behindDoc="0" locked="0" layoutInCell="1" allowOverlap="1" wp14:anchorId="42B5B4C6" wp14:editId="4FC705C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71232" behindDoc="0" locked="0" layoutInCell="1" allowOverlap="1" wp14:anchorId="1B50A318" wp14:editId="21359782">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1A014892" w:rsidR="00BB5896" w:rsidRPr="002E63F2" w:rsidRDefault="00BB5896"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left:0;text-align:left;margin-left:8.05pt;margin-top:668.05pt;width:419.1pt;height:19.9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1A014892" w:rsidR="00BB5896" w:rsidRPr="002E63F2" w:rsidRDefault="00BB5896" w:rsidP="00CC2440">
                      <w:pPr>
                        <w:pStyle w:val="Caption"/>
                        <w:rPr>
                          <w:noProof/>
                        </w:rPr>
                      </w:pPr>
                      <w:bookmarkStart w:id="185"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5"/>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FA3A2E">
        <w:rPr>
          <w:b/>
          <w:bCs/>
          <w:noProof/>
        </w:rPr>
        <w:t>3</w:t>
      </w:r>
      <w:r w:rsidR="006B1118" w:rsidRPr="00CC2440">
        <w:rPr>
          <w:b/>
          <w:bCs/>
        </w:rPr>
        <w:fldChar w:fldCharType="end"/>
      </w:r>
      <w:bookmarkEnd w:id="182"/>
      <w:r w:rsidR="006B1118" w:rsidRPr="00CC2440">
        <w:rPr>
          <w:b/>
          <w:bCs/>
        </w:rPr>
        <w:t>:</w:t>
      </w:r>
      <w:r w:rsidR="006B1118">
        <w:t xml:space="preserve"> proteins &amp; their functions in type IV pili uptake system</w:t>
      </w:r>
      <w:bookmarkEnd w:id="183"/>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75328" behindDoc="0" locked="0" layoutInCell="1" allowOverlap="1" wp14:anchorId="0B181422" wp14:editId="20022581">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51DC72C0" w:rsidR="00BB5896" w:rsidRPr="00E11748" w:rsidRDefault="00BB5896"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7532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51DC72C0" w:rsidR="00BB5896" w:rsidRPr="00E11748" w:rsidRDefault="00BB5896" w:rsidP="00B47C07">
                        <w:pPr>
                          <w:pStyle w:val="Caption"/>
                          <w:rPr>
                            <w:noProof/>
                          </w:rPr>
                        </w:pPr>
                        <w:bookmarkStart w:id="187"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7"/>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82496" behindDoc="0" locked="0" layoutInCell="1" allowOverlap="1" wp14:anchorId="7E9BFEDF" wp14:editId="0D658016">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6B3ED5C7" w:rsidR="00BB5896" w:rsidRPr="007058F6" w:rsidRDefault="00BB5896"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8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6B3ED5C7" w:rsidR="00BB5896" w:rsidRPr="007058F6" w:rsidRDefault="00BB5896" w:rsidP="007058F6">
                      <w:pPr>
                        <w:pStyle w:val="Caption"/>
                        <w:rPr>
                          <w:noProof/>
                        </w:rPr>
                      </w:pPr>
                      <w:bookmarkStart w:id="189"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9"/>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0448" behindDoc="0" locked="0" layoutInCell="1" allowOverlap="1" wp14:anchorId="0FEA7C76" wp14:editId="09EF84A4">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0" w:name="_Toc528762470"/>
      <w:proofErr w:type="spellStart"/>
      <w:r>
        <w:lastRenderedPageBreak/>
        <w:t>ComM</w:t>
      </w:r>
      <w:bookmarkEnd w:id="190"/>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23456" behindDoc="0" locked="0" layoutInCell="1" allowOverlap="1" wp14:anchorId="497269AC" wp14:editId="44C04758">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302CB80B" w:rsidR="00BB5896" w:rsidRPr="005377BE" w:rsidRDefault="00BB5896"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302CB80B" w:rsidR="00BB5896" w:rsidRPr="005377BE" w:rsidRDefault="00BB5896" w:rsidP="005377BE">
                      <w:pPr>
                        <w:pStyle w:val="Caption"/>
                        <w:rPr>
                          <w:rFonts w:ascii="Times New Roman" w:hAnsi="Times New Roman"/>
                          <w:noProof/>
                        </w:rPr>
                      </w:pPr>
                      <w:bookmarkStart w:id="192"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2"/>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83520" behindDoc="0" locked="0" layoutInCell="1" allowOverlap="1" wp14:anchorId="78B97C27" wp14:editId="1F7DC48D">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3" w:name="_Ref528594927"/>
      <w:bookmarkStart w:id="194" w:name="_Toc528762471"/>
      <w:proofErr w:type="spellStart"/>
      <w:r>
        <w:lastRenderedPageBreak/>
        <w:t>ComC</w:t>
      </w:r>
      <w:bookmarkEnd w:id="193"/>
      <w:bookmarkEnd w:id="194"/>
      <w:proofErr w:type="spellEnd"/>
    </w:p>
    <w:p w14:paraId="338BC3A7" w14:textId="2664E6E5" w:rsidR="005439B6" w:rsidRDefault="009C1191" w:rsidP="0011372D">
      <w:r>
        <w:rPr>
          <w:noProof/>
        </w:rPr>
        <mc:AlternateContent>
          <mc:Choice Requires="wps">
            <w:drawing>
              <wp:anchor distT="0" distB="0" distL="114300" distR="114300" simplePos="0" relativeHeight="251928576" behindDoc="0" locked="0" layoutInCell="1" allowOverlap="1" wp14:anchorId="07FAB80F" wp14:editId="36EA16F0">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E86A4E" id="Frame 40" o:spid="_x0000_s1026" style="position:absolute;margin-left:42.7pt;margin-top:589.75pt;width:71.5pt;height:15.2pt;z-index:251928576;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27552" behindDoc="0" locked="0" layoutInCell="1" allowOverlap="1" wp14:anchorId="7B0E0895" wp14:editId="4D7EB420">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1477A6BF" w:rsidR="00BB5896" w:rsidRPr="00DB387A" w:rsidRDefault="00BB5896"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you see the domain architectures of </w:t>
                              </w:r>
                              <w:proofErr w:type="spellStart"/>
                              <w:r>
                                <w:t>comC</w:t>
                              </w:r>
                              <w:proofErr w:type="spellEnd"/>
                              <w:r>
                                <w:t xml:space="preserve">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27552;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1477A6BF" w:rsidR="00BB5896" w:rsidRPr="00DB387A" w:rsidRDefault="00BB5896" w:rsidP="00035CA2">
                        <w:pPr>
                          <w:pStyle w:val="Caption"/>
                          <w:rPr>
                            <w:noProof/>
                          </w:rPr>
                        </w:pPr>
                        <w:bookmarkStart w:id="196"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6"/>
                        <w:r>
                          <w:rPr>
                            <w:b/>
                            <w:bCs/>
                          </w:rPr>
                          <w:t xml:space="preserve">: </w:t>
                        </w:r>
                        <w:r>
                          <w:t xml:space="preserve">Here, you see the domain architectures of </w:t>
                        </w:r>
                        <w:proofErr w:type="spellStart"/>
                        <w:r>
                          <w:t>comC</w:t>
                        </w:r>
                        <w:proofErr w:type="spellEnd"/>
                        <w:r>
                          <w:t xml:space="preserve"> protein in A. baylyi ADP1 and A. b ATCC 19606. </w:t>
                        </w:r>
                      </w:p>
                    </w:txbxContent>
                  </v:textbox>
                </v:shape>
                <w10:wrap type="topAndBottom"/>
              </v:group>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w:t>
      </w:r>
      <w:proofErr w:type="spellStart"/>
      <w:r w:rsidR="0011372D">
        <w:t>comC</w:t>
      </w:r>
      <w:proofErr w:type="spellEnd"/>
      <w:r w:rsidR="0011372D">
        <w:t xml:space="preserve">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w:t>
      </w:r>
      <w:proofErr w:type="spellStart"/>
      <w:r w:rsidR="00603DE3">
        <w:t>comC</w:t>
      </w:r>
      <w:proofErr w:type="spellEnd"/>
      <w:r w:rsidR="00603DE3">
        <w:t xml:space="preserve">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xml:space="preserve">, made </w:t>
      </w:r>
      <w:proofErr w:type="spellStart"/>
      <w:r w:rsidR="00866DA4">
        <w:t>ComC</w:t>
      </w:r>
      <w:proofErr w:type="spellEnd"/>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197" w:name="_Toc528762472"/>
      <w:bookmarkEnd w:id="169"/>
      <w:r>
        <w:lastRenderedPageBreak/>
        <w:t>Distribution</w:t>
      </w:r>
      <w:r w:rsidR="00774849">
        <w:t xml:space="preserve"> of</w:t>
      </w:r>
      <w:r w:rsidR="00CD6D73">
        <w:t xml:space="preserve"> HGT candidates</w:t>
      </w:r>
      <w:bookmarkEnd w:id="197"/>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726CFE55" w:rsidR="004D6F30" w:rsidRPr="004D6F30" w:rsidRDefault="004D6F30" w:rsidP="00CE203E">
      <w:pPr>
        <w:pStyle w:val="Caption"/>
        <w:keepNext/>
        <w:spacing w:after="120"/>
      </w:pPr>
      <w:bookmarkStart w:id="198"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FA3A2E">
        <w:rPr>
          <w:b/>
          <w:bCs/>
          <w:noProof/>
        </w:rPr>
        <w:t>4</w:t>
      </w:r>
      <w:r w:rsidRPr="004D6F30">
        <w:rPr>
          <w:b/>
          <w:bCs/>
        </w:rPr>
        <w:fldChar w:fldCharType="end"/>
      </w:r>
      <w:bookmarkEnd w:id="198"/>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9" w:name="_Toc523657805"/>
      <w:bookmarkStart w:id="200" w:name="_Toc528762473"/>
      <w:r>
        <w:t>Dating</w:t>
      </w:r>
      <w:r w:rsidR="00CD6D73">
        <w:t xml:space="preserve"> HGT candidates</w:t>
      </w:r>
      <w:bookmarkEnd w:id="199"/>
      <w:r>
        <w:t xml:space="preserve"> in Acinetobacter genus</w:t>
      </w:r>
      <w:bookmarkEnd w:id="200"/>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10D11FA5">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47FD1DCC" w:rsidR="00B7071A" w:rsidRPr="00685FD7" w:rsidRDefault="00B7071A" w:rsidP="00955368">
      <w:pPr>
        <w:pStyle w:val="Caption"/>
        <w:rPr>
          <w:i w:val="0"/>
          <w:iCs w:val="0"/>
        </w:rPr>
      </w:pPr>
      <w:bookmarkStart w:id="201"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C52F68">
        <w:rPr>
          <w:b/>
          <w:bCs/>
          <w:noProof/>
        </w:rPr>
        <w:t>24</w:t>
      </w:r>
      <w:r w:rsidRPr="00B7071A">
        <w:rPr>
          <w:b/>
          <w:bCs/>
        </w:rPr>
        <w:fldChar w:fldCharType="end"/>
      </w:r>
      <w:bookmarkEnd w:id="201"/>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26C2308F"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FA3A2E">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4B80526" w:rsidR="00F86735" w:rsidRDefault="00774849" w:rsidP="00566B9F">
      <w:pPr>
        <w:pStyle w:val="Heading2"/>
      </w:pPr>
      <w:bookmarkStart w:id="202" w:name="_Toc528762474"/>
      <w:r>
        <w:lastRenderedPageBreak/>
        <w:t xml:space="preserve">Role of horizontally acquired genes in functional </w:t>
      </w:r>
      <w:r w:rsidR="00566B9F">
        <w:t>innovation</w:t>
      </w:r>
      <w:bookmarkEnd w:id="202"/>
    </w:p>
    <w:p w14:paraId="2FE3D843" w14:textId="370A1FD3" w:rsidR="00C74C2F" w:rsidRDefault="00943AF8" w:rsidP="00FA3A2E">
      <w:r>
        <w:rPr>
          <w:noProof/>
        </w:rPr>
        <mc:AlternateContent>
          <mc:Choice Requires="wpg">
            <w:drawing>
              <wp:anchor distT="0" distB="0" distL="114300" distR="114300" simplePos="0" relativeHeight="251936768" behindDoc="0" locked="0" layoutInCell="1" allowOverlap="1" wp14:anchorId="3CB9C9D8" wp14:editId="74E03574">
                <wp:simplePos x="0" y="0"/>
                <wp:positionH relativeFrom="column">
                  <wp:posOffset>-1905</wp:posOffset>
                </wp:positionH>
                <wp:positionV relativeFrom="paragraph">
                  <wp:posOffset>3999230</wp:posOffset>
                </wp:positionV>
                <wp:extent cx="5516245" cy="3347720"/>
                <wp:effectExtent l="0" t="0" r="0" b="5080"/>
                <wp:wrapTopAndBottom/>
                <wp:docPr id="57" name="Group 57"/>
                <wp:cNvGraphicFramePr/>
                <a:graphic xmlns:a="http://schemas.openxmlformats.org/drawingml/2006/main">
                  <a:graphicData uri="http://schemas.microsoft.com/office/word/2010/wordprocessingGroup">
                    <wpg:wgp>
                      <wpg:cNvGrpSpPr/>
                      <wpg:grpSpPr>
                        <a:xfrm>
                          <a:off x="0" y="0"/>
                          <a:ext cx="5516245" cy="3347720"/>
                          <a:chOff x="0" y="-103377"/>
                          <a:chExt cx="5524500" cy="3362007"/>
                        </a:xfrm>
                      </wpg:grpSpPr>
                      <pic:pic xmlns:pic="http://schemas.openxmlformats.org/drawingml/2006/picture">
                        <pic:nvPicPr>
                          <pic:cNvPr id="52" name="Picture 52"/>
                          <pic:cNvPicPr>
                            <a:picLocks noChangeAspect="1"/>
                          </pic:cNvPicPr>
                        </pic:nvPicPr>
                        <pic:blipFill rotWithShape="1">
                          <a:blip r:embed="rId109">
                            <a:extLst>
                              <a:ext uri="{28A0092B-C50C-407E-A947-70E740481C1C}">
                                <a14:useLocalDpi xmlns:a14="http://schemas.microsoft.com/office/drawing/2010/main" val="0"/>
                              </a:ext>
                            </a:extLst>
                          </a:blip>
                          <a:srcRect l="-1" t="4796" r="12" b="14183"/>
                          <a:stretch/>
                        </pic:blipFill>
                        <pic:spPr bwMode="auto">
                          <a:xfrm>
                            <a:off x="122360" y="-103377"/>
                            <a:ext cx="5356596" cy="3010683"/>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0" y="3008441"/>
                            <a:ext cx="5524500" cy="250189"/>
                          </a:xfrm>
                          <a:prstGeom prst="rect">
                            <a:avLst/>
                          </a:prstGeom>
                          <a:solidFill>
                            <a:prstClr val="white"/>
                          </a:solidFill>
                          <a:ln>
                            <a:noFill/>
                          </a:ln>
                        </wps:spPr>
                        <wps:txbx>
                          <w:txbxContent>
                            <w:p w14:paraId="340517CF" w14:textId="77777777" w:rsidR="00943AF8" w:rsidRPr="00E40650" w:rsidRDefault="00943AF8" w:rsidP="00943AF8">
                              <w:pPr>
                                <w:pStyle w:val="Caption"/>
                              </w:pPr>
                              <w:bookmarkStart w:id="203" w:name="_Ref530671149"/>
                              <w:r w:rsidRPr="00C52F68">
                                <w:rPr>
                                  <w:b/>
                                  <w:bCs/>
                                </w:rPr>
                                <w:t xml:space="preserve">Figure </w:t>
                              </w:r>
                              <w:r w:rsidRPr="00C52F68">
                                <w:rPr>
                                  <w:b/>
                                  <w:bCs/>
                                </w:rPr>
                                <w:fldChar w:fldCharType="begin"/>
                              </w:r>
                              <w:r w:rsidRPr="00C52F68">
                                <w:rPr>
                                  <w:b/>
                                  <w:bCs/>
                                </w:rPr>
                                <w:instrText xml:space="preserve"> SEQ Figure \* ARABIC </w:instrText>
                              </w:r>
                              <w:r w:rsidRPr="00C52F68">
                                <w:rPr>
                                  <w:b/>
                                  <w:bCs/>
                                </w:rPr>
                                <w:fldChar w:fldCharType="separate"/>
                              </w:r>
                              <w:r w:rsidRPr="00C52F68">
                                <w:rPr>
                                  <w:b/>
                                  <w:bCs/>
                                  <w:noProof/>
                                </w:rPr>
                                <w:t>25</w:t>
                              </w:r>
                              <w:r w:rsidRPr="00C52F68">
                                <w:rPr>
                                  <w:b/>
                                  <w:bCs/>
                                </w:rPr>
                                <w:fldChar w:fldCharType="end"/>
                              </w:r>
                              <w:bookmarkEnd w:id="203"/>
                              <w:r w:rsidRPr="00C52F68">
                                <w:rPr>
                                  <w:b/>
                                  <w:bCs/>
                                </w:rPr>
                                <w:t>:</w:t>
                              </w:r>
                              <w:r>
                                <w:t xml:space="preserve"> three function classifications in gene ontology (GO) for 1508 HGT-derived genes from 59 A. baumannii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B9C9D8" id="Group 57" o:spid="_x0000_s1149" style="position:absolute;left:0;text-align:left;margin-left:-.15pt;margin-top:314.9pt;width:434.35pt;height:263.6pt;z-index:251936768;mso-width-relative:margin;mso-height-relative:margin" coordorigin=",-1033" coordsize="55245,336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">
                <v:shape id="Picture 52" o:spid="_x0000_s1150" type="#_x0000_t75" style="position:absolute;left:1223;top:-1033;width:53566;height:301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">
                  <v:imagedata r:id="rId110" o:title="" croptop="3143f" cropbottom="9295f" cropleft="-1f" cropright="8f"/>
                </v:shape>
                <v:shape id="Text Box 53" o:spid="_x0000_s1151" type="#_x0000_t202" style="position:absolute;top:30084;width:55245;height:25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liq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" stroked="f">
                  <v:textbox inset="0,0,0,0">
                    <w:txbxContent>
                      <w:p w14:paraId="340517CF" w14:textId="77777777" w:rsidR="00943AF8" w:rsidRPr="00E40650" w:rsidRDefault="00943AF8" w:rsidP="00943AF8">
                        <w:pPr>
                          <w:pStyle w:val="Caption"/>
                        </w:pPr>
                        <w:bookmarkStart w:id="204" w:name="_Ref530671149"/>
                        <w:r w:rsidRPr="00C52F68">
                          <w:rPr>
                            <w:b/>
                            <w:bCs/>
                          </w:rPr>
                          <w:t xml:space="preserve">Figure </w:t>
                        </w:r>
                        <w:r w:rsidRPr="00C52F68">
                          <w:rPr>
                            <w:b/>
                            <w:bCs/>
                          </w:rPr>
                          <w:fldChar w:fldCharType="begin"/>
                        </w:r>
                        <w:r w:rsidRPr="00C52F68">
                          <w:rPr>
                            <w:b/>
                            <w:bCs/>
                          </w:rPr>
                          <w:instrText xml:space="preserve"> SEQ Figure \* ARABIC </w:instrText>
                        </w:r>
                        <w:r w:rsidRPr="00C52F68">
                          <w:rPr>
                            <w:b/>
                            <w:bCs/>
                          </w:rPr>
                          <w:fldChar w:fldCharType="separate"/>
                        </w:r>
                        <w:r w:rsidRPr="00C52F68">
                          <w:rPr>
                            <w:b/>
                            <w:bCs/>
                            <w:noProof/>
                          </w:rPr>
                          <w:t>25</w:t>
                        </w:r>
                        <w:r w:rsidRPr="00C52F68">
                          <w:rPr>
                            <w:b/>
                            <w:bCs/>
                          </w:rPr>
                          <w:fldChar w:fldCharType="end"/>
                        </w:r>
                        <w:bookmarkEnd w:id="204"/>
                        <w:r w:rsidRPr="00C52F68">
                          <w:rPr>
                            <w:b/>
                            <w:bCs/>
                          </w:rPr>
                          <w:t>:</w:t>
                        </w:r>
                        <w:r>
                          <w:t xml:space="preserve"> three function classifications in gene ontology (GO) for 1508 HGT-derived genes from 59 A. baumannii </w:t>
                        </w:r>
                      </w:p>
                    </w:txbxContent>
                  </v:textbox>
                </v:shape>
                <w10:wrap type="topAndBottom"/>
              </v:group>
            </w:pict>
          </mc:Fallback>
        </mc:AlternateContent>
      </w:r>
      <w:r w:rsidR="00FB3F14">
        <w:t>In this part of the investigation, we</w:t>
      </w:r>
      <w:r w:rsidR="008E1F1C">
        <w:t xml:space="preserve"> </w:t>
      </w:r>
      <w:r w:rsidR="00FB3F14">
        <w:t xml:space="preserve">aimed to </w:t>
      </w:r>
      <w:r w:rsidR="008E1F1C">
        <w:t>characterize</w:t>
      </w:r>
      <w:r w:rsidR="00FB3F14">
        <w:t>d</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xml:space="preserve">. </w:t>
      </w:r>
      <w:r w:rsidR="00FA3A2E">
        <w:t xml:space="preserve">Also, identify the virulence genes and their pathogenicity mechanism in this </w:t>
      </w:r>
      <w:r w:rsidR="00FA3A2E" w:rsidRPr="00FA3A2E">
        <w:t>multi-drug resistance microorganism</w:t>
      </w:r>
      <w:r w:rsidR="00FA3A2E">
        <w:t xml:space="preserve"> which can help to control </w:t>
      </w:r>
      <w:r w:rsidR="00FA3A2E">
        <w:rPr>
          <w:i/>
          <w:iCs/>
        </w:rPr>
        <w:t>Acinetobacter</w:t>
      </w:r>
      <w:r w:rsidR="00FA3A2E">
        <w:t xml:space="preserve"> infection. </w:t>
      </w:r>
      <w:r w:rsidR="00FB3F14">
        <w:t>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63FF0">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BD73DD">
        <w:t xml:space="preserve"> to assign a GO term for our candidates. Eventually, </w:t>
      </w:r>
      <w:r w:rsidR="004030C6">
        <w:t>the GO term was determined for</w:t>
      </w:r>
      <w:r w:rsidR="00BD73DD">
        <w:t xml:space="preserve"> </w:t>
      </w:r>
      <w:r w:rsidR="001A31A6">
        <w:t>all</w:t>
      </w:r>
      <w:r w:rsidR="00BD73DD">
        <w:t xml:space="preserve"> candidates, and the results were summarized for the three GO sub-ontologies. </w:t>
      </w:r>
      <w:r w:rsidR="00216B28">
        <w:t xml:space="preserve">Overall, proteins encoded by HGT-derived genes are preferentially located in cell membrane and are often involved in biding </w:t>
      </w:r>
      <w:r w:rsidR="004030C6">
        <w:t>activity as well as cellular process</w:t>
      </w:r>
      <w:r w:rsidR="00BB5896">
        <w:t xml:space="preserve"> (</w:t>
      </w:r>
      <w:r w:rsidR="00BB5896">
        <w:fldChar w:fldCharType="begin"/>
      </w:r>
      <w:r w:rsidR="00BB5896">
        <w:instrText xml:space="preserve"> REF _Ref530671149 \h </w:instrText>
      </w:r>
      <w:r w:rsidR="00BB5896">
        <w:fldChar w:fldCharType="separate"/>
      </w:r>
      <w:r w:rsidR="00BB5896" w:rsidRPr="00C52F68">
        <w:rPr>
          <w:b/>
          <w:bCs/>
        </w:rPr>
        <w:t xml:space="preserve">Figure </w:t>
      </w:r>
      <w:r w:rsidR="00BB5896" w:rsidRPr="00C52F68">
        <w:rPr>
          <w:b/>
          <w:bCs/>
          <w:noProof/>
        </w:rPr>
        <w:t>25</w:t>
      </w:r>
      <w:r w:rsidR="00BB5896">
        <w:fldChar w:fldCharType="end"/>
      </w:r>
      <w:r w:rsidR="00BB5896">
        <w:t>)</w:t>
      </w:r>
      <w:r w:rsidR="00216B28">
        <w:t>.</w:t>
      </w:r>
    </w:p>
    <w:p w14:paraId="4D002508" w14:textId="5A277A42" w:rsidR="00943AF8" w:rsidRDefault="00943AF8" w:rsidP="004030C6">
      <w:pPr>
        <w:spacing w:before="120"/>
      </w:pPr>
      <w:r>
        <w:t xml:space="preserve">Additionally, </w:t>
      </w:r>
      <w:r>
        <w:t>among the 1508 HGT candidates</w:t>
      </w:r>
      <w:r>
        <w:t xml:space="preserve">, </w:t>
      </w:r>
      <w:r w:rsidR="00650FCA">
        <w:t xml:space="preserve">we could identify </w:t>
      </w:r>
      <w:r>
        <w:t xml:space="preserve"> important and known virulence factors </w:t>
      </w:r>
      <w:r>
        <w:fldChar w:fldCharType="begin" w:fldLock="1"/>
      </w:r>
      <w:r>
        <w:instrText>ADDIN CSL_CITATION {"citationItems":[{"id":"ITEM-1","itemData":{"DOI":"10.3389/fmicb.2012.00148","ISSN":"1664-302X","PMID":"22536199","abstract":"During the past few decades Acinetobacter baumannii has evolved from being a commensal dweller of health-care facilities to constitute one of the most annoying pathogens responsible for hospitalary outbreaks and it is currently considered one of the most important nosocomial pathogens. In a prevalence study of infections in intensive care units conducted among 75 countries of the five continents, this microorganism was found to be the fifth most common pathogen. Two main features contribute to the success of A. baumannii: (i) A. baumannii exhibits an outstanding ability to accumulate a great variety of resistance mechanisms acquired by different mechanisms, either mutations or acquisition of genetic elements such as plasmids, integrons, transposons, or resistant islands, making this microorganism multi- or pan-drug-resistant and (ii) The ability to survive in the environment during prolonged periods of time which, combined with its innate resistance to desiccation and disinfectants, makes A. baumannii almost impossible to eradicate from the clinical setting. In addition, its ability to produce biofilm greatly contributes to both persistence and resistance. In this review, the pathogenesis of the infections caused by this microorganism as well as the molecular bases of antibacterial resistance and clinical aspects such as treatment and potential future therapeutic strategies are discussed in depth.","author":[{"dropping-particle":"","family":"Roca","given":"Ignasi","non-dropping-particle":"","parse-names":false,"suffix":""},{"dropping-particle":"","family":"Espinal","given":"Paula","non-dropping-particle":"","parse-names":false,"suffix":""},{"dropping-particle":"","family":"Vila-Farrés","given":"Xavier","non-dropping-particle":"","parse-names":false,"suffix":""},{"dropping-particle":"","family":"Vila","given":"Jordi","non-dropping-particle":"","parse-names":false,"suffix":""}],"container-title":"Frontiers in Microbiology","id":"ITEM-1","issued":{"date-parts":[["2012"]]},"page":"148","title":"The Acinetobacter baumannii Oxymoron: Commensal Hospital Dweller Turned Pan-Drug-Resistant Menace","type":"article-journal","volume":"3"},"uris":["http://www.mendeley.com/documents/?uuid=cf0cd1b1-8725-3534-932a-933e6aa91b00"]}],"mendeley":{"formattedCitation":"(Roca, Espinal, Vila-Farrés, &amp; Vila, 2012)","plainTextFormattedCitation":"(Roca, Espinal, Vila-Farrés, &amp; Vila, 2012)","previouslyFormattedCitation":"(Roca, Espinal, Vila-Farrés, &amp; Vila, 2012)"},"properties":{"noteIndex":0},"schema":"https://github.com/citation-style-language/schema/raw/master/csl-citation.json"}</w:instrText>
      </w:r>
      <w:r>
        <w:fldChar w:fldCharType="separate"/>
      </w:r>
      <w:r w:rsidRPr="00943AF8">
        <w:rPr>
          <w:noProof/>
        </w:rPr>
        <w:t>(Roca, Espinal, Vila-Farrés, &amp; Vila, 2012)</w:t>
      </w:r>
      <w:r>
        <w:fldChar w:fldCharType="end"/>
      </w:r>
      <w:r>
        <w:t xml:space="preserve">, </w:t>
      </w:r>
      <w:r>
        <w:fldChar w:fldCharType="begin" w:fldLock="1"/>
      </w:r>
      <w:r>
        <w:instrText>ADDIN CSL_CITATION {"citationItems":[{"id":"ITEM-1","itemData":{"DOI":"10.1128/mBio.01660-15","ISSN":"2150-7511","PMID":"26556274","abstract":"UNLABELLED The increasing emergence of antibiotic-resistant bacterial pathogens represents a serious risk to human health and the entire health care system. Many currently circulating strains of Acinetobacter baumannii exhibit resistance to multiple antibiotics. A key limitation in combating A. baumannii is that our understanding of the molecular mechanisms underlying the pathogenesis of A. baumannii is lacking. To identify potential virulence determinants of a contemporary multidrug-resistant isolate of A. baumannii, we used transposon insertion sequencing (TnSeq) of strain AB5075. A collection of 250,000 A. baumannii transposon mutants was analyzed for growth within Galleria mellonella larvae, an insect-based infection model. The screen identified 300 genes that were specifically required for survival and/or growth of A. baumannii inside G. mellonella larvae. These genes encompass both known, established virulence factors and several novel genes. Among these were more than 30 transcription factors required for growth in G. mellonella. A subset of the transcription factors was also found to be required for resistance to antibiotics and environmental stress. This work thus establishes a novel connection between virulence and resistance to both antibiotics and environmental stress in A. baumannii. IMPORTANCE Acinetobacter baumannii is rapidly emerging as a significant human pathogen, largely because of disinfectant and antibiotic resistance, causing lethal infection in fragile hosts. Despite the increasing prevalence of infections with multidrug-resistant A. baumannii strains, little is known regarding not only the molecular mechanisms that allow A. baumannii to resist environmental stresses (i.e., antibiotics and disinfectants) but also how these pathogens survive within an infected host to cause disease. We employed a large-scale genetic screen to identify genes required for A. baumannii to survive and grow in an insect disease model. While we identified many known virulence factors harbored by A. baumannii, we also discovered many novel genes that likely play key roles in A. baumannii survival of exposure to antibiotics and other stress-inducing chemicals. These results suggest that selection for increased resistance to antibiotics and environmental stress may inadvertently select for increased virulence in A. baumannii.","author":[{"dropping-particle":"","family":"Gebhardt","given":"Michael J","non-dropping-particle":"","parse-names":false,"suffix":""},{"dropping-particle":"","family":"Gallagher","given":"Larry A","non-dropping-particle":"","parse-names":false,"suffix":""},{"dropping-particle":"","family":"Jacobson","given":"Rachael K","non-dropping-particle":"","parse-names":false,"suffix":""},{"dropping-particle":"","family":"Usacheva","given":"Elena A","non-dropping-particle":"","parse-names":false,"suffix":""},{"dropping-particle":"","family":"Peterson","given":"Lance R","non-dropping-particle":"","parse-names":false,"suffix":""},{"dropping-particle":"V","family":"Zurawski","given":"Daniel","non-dropping-particle":"","parse-names":false,"suffix":""},{"dropping-particle":"","family":"Shuman","given":"Howard A","non-dropping-particle":"","parse-names":false,"suffix":""}],"container-title":"mBio","id":"ITEM-1","issue":"6","issued":{"date-parts":[["2015","11","10"]]},"page":"e01660-15","publisher":"American Society for Microbiology","title":"Joint Transcriptional Control of Virulence and Resistance to Antibiotic and Environmental Stress in Acinetobacter baumannii.","type":"article-journal","volume":"6"},"uris":["http://www.mendeley.com/documents/?uuid=d2d56ff4-26a2-37ce-aa23-30bf76264c69"]}],"mendeley":{"formattedCitation":"(Gebhardt et al., 2015)","plainTextFormattedCitation":"(Gebhardt et al., 2015)"},"properties":{"noteIndex":0},"schema":"https://github.com/citation-style-language/schema/raw/master/csl-citation.json"}</w:instrText>
      </w:r>
      <w:r>
        <w:fldChar w:fldCharType="separate"/>
      </w:r>
      <w:r w:rsidRPr="00943AF8">
        <w:rPr>
          <w:noProof/>
        </w:rPr>
        <w:t>(Gebhardt et al., 2015)</w:t>
      </w:r>
      <w:r>
        <w:fldChar w:fldCharType="end"/>
      </w:r>
      <w:r>
        <w:t xml:space="preserve"> harbored by </w:t>
      </w:r>
      <w:r>
        <w:rPr>
          <w:i/>
          <w:iCs/>
        </w:rPr>
        <w:t>A. baumannii</w:t>
      </w:r>
      <w:r>
        <w:t xml:space="preserve">. These factors and the number of them are shown in </w:t>
      </w:r>
      <w:r w:rsidR="004030C6">
        <w:fldChar w:fldCharType="begin"/>
      </w:r>
      <w:r w:rsidR="004030C6">
        <w:instrText xml:space="preserve"> REF _Ref530746529 \h </w:instrText>
      </w:r>
      <w:r w:rsidR="004030C6">
        <w:fldChar w:fldCharType="separate"/>
      </w:r>
      <w:r w:rsidR="004030C6" w:rsidRPr="004030C6">
        <w:rPr>
          <w:b/>
          <w:bCs/>
        </w:rPr>
        <w:t xml:space="preserve">Table </w:t>
      </w:r>
      <w:r w:rsidR="004030C6" w:rsidRPr="004030C6">
        <w:rPr>
          <w:b/>
          <w:bCs/>
          <w:noProof/>
        </w:rPr>
        <w:t>6</w:t>
      </w:r>
      <w:r w:rsidR="004030C6">
        <w:fldChar w:fldCharType="end"/>
      </w:r>
      <w:r w:rsidR="004030C6">
        <w:t>.</w:t>
      </w:r>
    </w:p>
    <w:p w14:paraId="58050D61" w14:textId="141633FF" w:rsidR="00FA3A2E" w:rsidRPr="004030C6" w:rsidRDefault="00FA3A2E" w:rsidP="004030C6">
      <w:pPr>
        <w:pStyle w:val="Caption"/>
        <w:keepNext/>
        <w:spacing w:after="0"/>
      </w:pPr>
      <w:bookmarkStart w:id="205" w:name="_Ref530746529"/>
      <w:r w:rsidRPr="004030C6">
        <w:rPr>
          <w:b/>
          <w:bCs/>
        </w:rPr>
        <w:lastRenderedPageBreak/>
        <w:t xml:space="preserve">Table </w:t>
      </w:r>
      <w:r w:rsidRPr="004030C6">
        <w:rPr>
          <w:b/>
          <w:bCs/>
        </w:rPr>
        <w:fldChar w:fldCharType="begin"/>
      </w:r>
      <w:r w:rsidRPr="004030C6">
        <w:rPr>
          <w:b/>
          <w:bCs/>
        </w:rPr>
        <w:instrText xml:space="preserve"> SEQ Table \* ARABIC </w:instrText>
      </w:r>
      <w:r w:rsidRPr="004030C6">
        <w:rPr>
          <w:b/>
          <w:bCs/>
        </w:rPr>
        <w:fldChar w:fldCharType="separate"/>
      </w:r>
      <w:r w:rsidRPr="004030C6">
        <w:rPr>
          <w:b/>
          <w:bCs/>
          <w:noProof/>
        </w:rPr>
        <w:t>6</w:t>
      </w:r>
      <w:r w:rsidRPr="004030C6">
        <w:rPr>
          <w:b/>
          <w:bCs/>
        </w:rPr>
        <w:fldChar w:fldCharType="end"/>
      </w:r>
      <w:bookmarkEnd w:id="205"/>
      <w:r w:rsidR="004030C6" w:rsidRPr="004030C6">
        <w:rPr>
          <w:b/>
          <w:bCs/>
        </w:rPr>
        <w:t>:</w:t>
      </w:r>
      <w:r w:rsidR="004030C6">
        <w:rPr>
          <w:b/>
          <w:bCs/>
        </w:rPr>
        <w:t xml:space="preserve"> </w:t>
      </w:r>
      <w:r w:rsidR="000D71AC">
        <w:t>v</w:t>
      </w:r>
      <w:r w:rsidR="004030C6">
        <w:t>ital virulence factors and the number of them among 1508 HGT candidates in 59 A. baumannii</w:t>
      </w:r>
    </w:p>
    <w:tbl>
      <w:tblPr>
        <w:tblStyle w:val="GridTable6Colorful-Accent6"/>
        <w:tblW w:w="8845" w:type="dxa"/>
        <w:tblLook w:val="04A0" w:firstRow="1" w:lastRow="0" w:firstColumn="1" w:lastColumn="0" w:noHBand="0" w:noVBand="1"/>
      </w:tblPr>
      <w:tblGrid>
        <w:gridCol w:w="2689"/>
        <w:gridCol w:w="516"/>
        <w:gridCol w:w="1840"/>
        <w:gridCol w:w="980"/>
        <w:gridCol w:w="1920"/>
        <w:gridCol w:w="900"/>
      </w:tblGrid>
      <w:tr w:rsidR="00514FA8" w:rsidRPr="00943AF8" w14:paraId="7E585E91" w14:textId="77777777" w:rsidTr="00FA3A2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4A4631" w14:textId="2AFE595A"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different stress</w:t>
            </w:r>
          </w:p>
        </w:tc>
        <w:tc>
          <w:tcPr>
            <w:tcW w:w="516" w:type="dxa"/>
            <w:noWrap/>
            <w:hideMark/>
          </w:tcPr>
          <w:p w14:paraId="14739A3F" w14:textId="4930A2DC"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156</w:t>
            </w:r>
          </w:p>
        </w:tc>
        <w:tc>
          <w:tcPr>
            <w:tcW w:w="1840" w:type="dxa"/>
            <w:noWrap/>
          </w:tcPr>
          <w:p w14:paraId="31F13190" w14:textId="502FAAA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quorum sensing</w:t>
            </w:r>
          </w:p>
        </w:tc>
        <w:tc>
          <w:tcPr>
            <w:tcW w:w="980" w:type="dxa"/>
            <w:noWrap/>
          </w:tcPr>
          <w:p w14:paraId="0D073084" w14:textId="4FB29E63"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10</w:t>
            </w:r>
          </w:p>
        </w:tc>
        <w:tc>
          <w:tcPr>
            <w:tcW w:w="1920" w:type="dxa"/>
            <w:noWrap/>
            <w:hideMark/>
          </w:tcPr>
          <w:p w14:paraId="67DCEB34"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metal ion</w:t>
            </w:r>
          </w:p>
        </w:tc>
        <w:tc>
          <w:tcPr>
            <w:tcW w:w="900" w:type="dxa"/>
            <w:noWrap/>
            <w:hideMark/>
          </w:tcPr>
          <w:p w14:paraId="21380D06"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905</w:t>
            </w:r>
          </w:p>
        </w:tc>
      </w:tr>
      <w:tr w:rsidR="00514FA8" w:rsidRPr="00943AF8" w14:paraId="1BD376DF" w14:textId="77777777" w:rsidTr="00514FA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F30D425"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transmembrane</w:t>
            </w:r>
          </w:p>
        </w:tc>
        <w:tc>
          <w:tcPr>
            <w:tcW w:w="516" w:type="dxa"/>
            <w:noWrap/>
            <w:hideMark/>
          </w:tcPr>
          <w:p w14:paraId="2F473F79"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1840" w:type="dxa"/>
            <w:noWrap/>
          </w:tcPr>
          <w:p w14:paraId="5B5AC8FE" w14:textId="12730E04"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k</w:t>
            </w:r>
            <w:r w:rsidRPr="00943AF8">
              <w:rPr>
                <w:rFonts w:eastAsia="Times New Roman" w:cs="Times New Roman"/>
                <w:b/>
                <w:bCs/>
                <w:color w:val="222222"/>
                <w:sz w:val="20"/>
                <w:szCs w:val="20"/>
              </w:rPr>
              <w:t>inase</w:t>
            </w:r>
            <w:r>
              <w:rPr>
                <w:rFonts w:eastAsia="Times New Roman" w:cs="Times New Roman"/>
                <w:b/>
                <w:bCs/>
                <w:color w:val="222222"/>
                <w:sz w:val="20"/>
                <w:szCs w:val="20"/>
              </w:rPr>
              <w:t xml:space="preserve"> activity</w:t>
            </w:r>
          </w:p>
        </w:tc>
        <w:tc>
          <w:tcPr>
            <w:tcW w:w="980" w:type="dxa"/>
            <w:noWrap/>
          </w:tcPr>
          <w:p w14:paraId="44DD8F6A" w14:textId="62ED5EF5"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425</w:t>
            </w:r>
          </w:p>
        </w:tc>
        <w:tc>
          <w:tcPr>
            <w:tcW w:w="1920" w:type="dxa"/>
            <w:noWrap/>
            <w:hideMark/>
          </w:tcPr>
          <w:p w14:paraId="02D3B8DE"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magnesium ion</w:t>
            </w:r>
          </w:p>
        </w:tc>
        <w:tc>
          <w:tcPr>
            <w:tcW w:w="900" w:type="dxa"/>
            <w:noWrap/>
            <w:hideMark/>
          </w:tcPr>
          <w:p w14:paraId="0F67CA95"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66</w:t>
            </w:r>
          </w:p>
        </w:tc>
      </w:tr>
      <w:tr w:rsidR="00514FA8" w:rsidRPr="00943AF8" w14:paraId="001D6AAD" w14:textId="77777777" w:rsidTr="00514FA8">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A841118"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binding</w:t>
            </w:r>
          </w:p>
        </w:tc>
        <w:tc>
          <w:tcPr>
            <w:tcW w:w="516" w:type="dxa"/>
            <w:noWrap/>
            <w:hideMark/>
          </w:tcPr>
          <w:p w14:paraId="57909584"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1840" w:type="dxa"/>
            <w:noWrap/>
          </w:tcPr>
          <w:p w14:paraId="60C4D3F3" w14:textId="4760BCFD"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hospholipase</w:t>
            </w:r>
          </w:p>
        </w:tc>
        <w:tc>
          <w:tcPr>
            <w:tcW w:w="980" w:type="dxa"/>
            <w:noWrap/>
          </w:tcPr>
          <w:p w14:paraId="7A03F9CD" w14:textId="653F0389"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37</w:t>
            </w:r>
          </w:p>
        </w:tc>
        <w:tc>
          <w:tcPr>
            <w:tcW w:w="1920" w:type="dxa"/>
            <w:noWrap/>
            <w:hideMark/>
          </w:tcPr>
          <w:p w14:paraId="0593163A"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zinc ion</w:t>
            </w:r>
          </w:p>
        </w:tc>
        <w:tc>
          <w:tcPr>
            <w:tcW w:w="900" w:type="dxa"/>
            <w:noWrap/>
            <w:hideMark/>
          </w:tcPr>
          <w:p w14:paraId="76C86025"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215</w:t>
            </w:r>
          </w:p>
        </w:tc>
      </w:tr>
      <w:tr w:rsidR="00514FA8" w:rsidRPr="00943AF8" w14:paraId="7B07EBEC" w14:textId="77777777" w:rsidTr="00514FA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3920C73"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drug</w:t>
            </w:r>
          </w:p>
        </w:tc>
        <w:tc>
          <w:tcPr>
            <w:tcW w:w="516" w:type="dxa"/>
            <w:noWrap/>
            <w:hideMark/>
          </w:tcPr>
          <w:p w14:paraId="14F44197"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58</w:t>
            </w:r>
          </w:p>
        </w:tc>
        <w:tc>
          <w:tcPr>
            <w:tcW w:w="1840" w:type="dxa"/>
            <w:noWrap/>
          </w:tcPr>
          <w:p w14:paraId="79850D56" w14:textId="3D777F81"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athogenesis</w:t>
            </w:r>
          </w:p>
        </w:tc>
        <w:tc>
          <w:tcPr>
            <w:tcW w:w="980" w:type="dxa"/>
            <w:noWrap/>
          </w:tcPr>
          <w:p w14:paraId="005DA135" w14:textId="2C633E72"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96</w:t>
            </w:r>
          </w:p>
        </w:tc>
        <w:tc>
          <w:tcPr>
            <w:tcW w:w="1920" w:type="dxa"/>
            <w:noWrap/>
            <w:hideMark/>
          </w:tcPr>
          <w:p w14:paraId="22FE1AFD"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calcium ion</w:t>
            </w:r>
          </w:p>
        </w:tc>
        <w:tc>
          <w:tcPr>
            <w:tcW w:w="900" w:type="dxa"/>
            <w:noWrap/>
            <w:hideMark/>
          </w:tcPr>
          <w:p w14:paraId="095E2040"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293</w:t>
            </w:r>
          </w:p>
        </w:tc>
      </w:tr>
      <w:tr w:rsidR="00514FA8" w:rsidRPr="00943AF8" w14:paraId="55BA50D1" w14:textId="77777777" w:rsidTr="00514FA8">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9F2B12B"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antibiotic</w:t>
            </w:r>
          </w:p>
        </w:tc>
        <w:tc>
          <w:tcPr>
            <w:tcW w:w="516" w:type="dxa"/>
            <w:noWrap/>
            <w:hideMark/>
          </w:tcPr>
          <w:p w14:paraId="6E83C950"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72</w:t>
            </w:r>
          </w:p>
        </w:tc>
        <w:tc>
          <w:tcPr>
            <w:tcW w:w="1840" w:type="dxa"/>
            <w:noWrap/>
          </w:tcPr>
          <w:p w14:paraId="50CEE44B" w14:textId="064DA5D0"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p>
        </w:tc>
        <w:tc>
          <w:tcPr>
            <w:tcW w:w="980" w:type="dxa"/>
            <w:noWrap/>
          </w:tcPr>
          <w:p w14:paraId="2C18F02F" w14:textId="2765C545"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920" w:type="dxa"/>
            <w:noWrap/>
            <w:hideMark/>
          </w:tcPr>
          <w:p w14:paraId="53C2F3DE"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00" w:type="dxa"/>
            <w:noWrap/>
            <w:hideMark/>
          </w:tcPr>
          <w:p w14:paraId="79127FB6"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bl>
    <w:p w14:paraId="31966D42" w14:textId="21CDD1E5" w:rsidR="00943AF8" w:rsidRDefault="004030C6" w:rsidP="00BF4F4C">
      <w:pPr>
        <w:spacing w:before="240"/>
      </w:pPr>
      <w:r>
        <w:t>To be more specific in our analysis, we focused on</w:t>
      </w:r>
      <w:r w:rsidR="00650FCA">
        <w:t xml:space="preserve"> the</w:t>
      </w:r>
      <w:r>
        <w:t xml:space="preserve"> </w:t>
      </w:r>
      <w:r>
        <w:rPr>
          <w:i/>
          <w:iCs/>
        </w:rPr>
        <w:t xml:space="preserve">A. b AYE </w:t>
      </w:r>
      <w:r>
        <w:t xml:space="preserve">strain as an example. </w:t>
      </w:r>
      <w:r w:rsidR="00BF4F4C">
        <w:t>Once w</w:t>
      </w:r>
      <w:r>
        <w:t>e annotated the GO term</w:t>
      </w:r>
      <w:r w:rsidR="00650FCA">
        <w:t>s</w:t>
      </w:r>
      <w:bookmarkStart w:id="206" w:name="_GoBack"/>
      <w:bookmarkEnd w:id="206"/>
      <w:r>
        <w:t xml:space="preserve"> </w:t>
      </w:r>
      <w:r w:rsidR="00BF4F4C">
        <w:t>of all 3680 genes of its genome, we extracted the H</w:t>
      </w:r>
      <w:r w:rsidR="00F76562">
        <w:t>GT candidates and compared the virulence factors</w:t>
      </w:r>
      <w:r w:rsidR="00BF4F4C">
        <w:t>.</w:t>
      </w:r>
    </w:p>
    <w:p w14:paraId="1BB3EFDC" w14:textId="77777777" w:rsidR="00BF4F4C" w:rsidRPr="004030C6" w:rsidRDefault="00BF4F4C" w:rsidP="00BF4F4C">
      <w:pPr>
        <w:spacing w:before="240"/>
      </w:pPr>
    </w:p>
    <w:p w14:paraId="519502F8" w14:textId="1999852A" w:rsidR="008B517C" w:rsidRDefault="008B517C" w:rsidP="008B517C">
      <w:r>
        <w:br w:type="page"/>
      </w:r>
    </w:p>
    <w:p w14:paraId="1420B3E5" w14:textId="0FA3835F" w:rsidR="00CD6D73" w:rsidRDefault="00E307F9" w:rsidP="00CD6D73">
      <w:pPr>
        <w:pStyle w:val="Heading2"/>
      </w:pPr>
      <w:bookmarkStart w:id="207" w:name="_Toc523657801"/>
      <w:bookmarkStart w:id="208" w:name="_Toc528762475"/>
      <w:r>
        <w:lastRenderedPageBreak/>
        <w:t>Contaminations versus HGTs in assemblies</w:t>
      </w:r>
      <w:bookmarkEnd w:id="207"/>
      <w:bookmarkEnd w:id="208"/>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23428CB1" w:rsidR="007A3217" w:rsidRPr="007A3217" w:rsidRDefault="007A3217" w:rsidP="007A3217">
      <w:pPr>
        <w:pStyle w:val="Caption"/>
        <w:keepNext/>
        <w:spacing w:after="0"/>
      </w:pPr>
      <w:bookmarkStart w:id="209"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FA3A2E">
        <w:rPr>
          <w:b/>
          <w:bCs/>
          <w:noProof/>
        </w:rPr>
        <w:t>7</w:t>
      </w:r>
      <w:r w:rsidRPr="007A3217">
        <w:rPr>
          <w:b/>
          <w:bCs/>
        </w:rPr>
        <w:fldChar w:fldCharType="end"/>
      </w:r>
      <w:bookmarkEnd w:id="209"/>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3C34AAA" w:rsidR="00BE3E12" w:rsidRDefault="00BE3E12" w:rsidP="00BE3E12">
      <w:pPr>
        <w:pStyle w:val="Caption"/>
        <w:keepNext/>
        <w:spacing w:after="0"/>
      </w:pPr>
      <w:bookmarkStart w:id="210"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FA3A2E">
        <w:rPr>
          <w:b/>
          <w:bCs/>
          <w:noProof/>
        </w:rPr>
        <w:t>8</w:t>
      </w:r>
      <w:r w:rsidRPr="00CC5259">
        <w:rPr>
          <w:b/>
          <w:bCs/>
        </w:rPr>
        <w:fldChar w:fldCharType="end"/>
      </w:r>
      <w:bookmarkEnd w:id="210"/>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11" w:name="_Toc528762476"/>
      <w:r>
        <w:lastRenderedPageBreak/>
        <w:t>Outer membrane and Extracellular protein</w:t>
      </w:r>
      <w:r w:rsidR="00A41B63">
        <w:t>s</w:t>
      </w:r>
      <w:bookmarkEnd w:id="211"/>
    </w:p>
    <w:p w14:paraId="1B95FEAF" w14:textId="43B3690E"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 xml:space="preserve">A. b ACICU </w:t>
      </w:r>
      <w:r w:rsidR="00725105">
        <w:t xml:space="preserve">applying </w:t>
      </w:r>
      <w:proofErr w:type="spellStart"/>
      <w:r w:rsidR="00725105">
        <w:t>ClubSubP</w:t>
      </w:r>
      <w:proofErr w:type="spellEnd"/>
      <w:r w:rsidR="00725105">
        <w:t xml:space="preserve">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725105">
        <w:t xml:space="preserve">and Cello </w:t>
      </w:r>
      <w:r w:rsidR="00725105">
        <w:fldChar w:fldCharType="begin" w:fldLock="1"/>
      </w:r>
      <w:r w:rsidR="003B167D">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eviously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w:t>
      </w:r>
      <w:r w:rsidR="000F595E">
        <w:t xml:space="preserve"> of proteins</w:t>
      </w:r>
      <w:r w:rsidR="00147909">
        <w:t xml:space="preserve"> forming the host-interaction interface for targets</w:t>
      </w:r>
      <w:r w:rsidR="008C486D">
        <w:t xml:space="preserve"> with </w:t>
      </w:r>
      <w:r w:rsidR="00147909">
        <w:t xml:space="preserve">an altered feature architecture </w:t>
      </w:r>
      <w:r w:rsidR="008C486D">
        <w:t xml:space="preserve">in </w:t>
      </w:r>
      <w:r w:rsidR="008C486D">
        <w:rPr>
          <w:i/>
          <w:iCs/>
        </w:rPr>
        <w:t>A. baumannii</w:t>
      </w:r>
      <w:r w:rsidR="00147909">
        <w:rPr>
          <w:i/>
          <w:iCs/>
        </w:rPr>
        <w:t xml:space="preserve"> </w:t>
      </w:r>
      <w:r w:rsidR="00147909">
        <w:t xml:space="preserve">indicative of lineage specific </w:t>
      </w:r>
      <w:r w:rsidR="00147909">
        <w:t>shift in function</w:t>
      </w:r>
      <w:r w:rsidR="00E0738D">
        <w:t>.</w:t>
      </w:r>
      <w:r w:rsidR="008C486D">
        <w:t xml:space="preserve"> </w:t>
      </w:r>
      <w:r w:rsidR="00E0738D">
        <w:t xml:space="preserve">In particular, novel pathogenicity related proteins 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 xml:space="preserve">mong the OEPs we found interesting genes such as </w:t>
      </w:r>
      <w:proofErr w:type="spellStart"/>
      <w:r w:rsidR="005C5920">
        <w:t>comC</w:t>
      </w:r>
      <w:proofErr w:type="spellEnd"/>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4A310B">
        <w:t xml:space="preserve">We identified </w:t>
      </w:r>
      <w:proofErr w:type="spellStart"/>
      <w:r w:rsidR="004A310B">
        <w:t>comC</w:t>
      </w:r>
      <w:proofErr w:type="spellEnd"/>
      <w:r w:rsidR="004A310B">
        <w:t xml:space="preserve"> as</w:t>
      </w:r>
      <w:r w:rsidR="00B55DD5">
        <w:t xml:space="preserve"> a factor involved both in cell adhesion and direct DNA uptake. ATA also plays an important role in biofilm information, biding to various extracellular proteins as well as adhesion to collagen type IV. </w:t>
      </w:r>
      <w:r w:rsidR="004A310B">
        <w:t>Consequently</w:t>
      </w:r>
      <w:r w:rsidR="00B55DD5">
        <w:t xml:space="preserve">, both proteins are putative candidates of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B55DD5">
        <w:t>the</w:t>
      </w:r>
      <w:r w:rsidR="004A310B">
        <w:t>se</w:t>
      </w:r>
      <w:r w:rsidR="00B55DD5">
        <w:t xml:space="preserv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w:t>
      </w:r>
      <w:r w:rsidR="00DB2959">
        <w:lastRenderedPageBreak/>
        <w:t xml:space="preserve">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w:t>
      </w:r>
      <w:r w:rsidR="00147909">
        <w:rPr>
          <w:noProof/>
        </w:rPr>
        <mc:AlternateContent>
          <mc:Choice Requires="wpg">
            <w:drawing>
              <wp:anchor distT="0" distB="0" distL="114300" distR="114300" simplePos="0" relativeHeight="251930624" behindDoc="0" locked="0" layoutInCell="1" allowOverlap="1" wp14:anchorId="00217B74" wp14:editId="422545F2">
                <wp:simplePos x="0" y="0"/>
                <wp:positionH relativeFrom="column">
                  <wp:posOffset>170180</wp:posOffset>
                </wp:positionH>
                <wp:positionV relativeFrom="paragraph">
                  <wp:posOffset>669925</wp:posOffset>
                </wp:positionV>
                <wp:extent cx="5189220" cy="8174355"/>
                <wp:effectExtent l="0" t="101600" r="5080" b="4445"/>
                <wp:wrapTopAndBottom/>
                <wp:docPr id="43" name="Group 43"/>
                <wp:cNvGraphicFramePr/>
                <a:graphic xmlns:a="http://schemas.openxmlformats.org/drawingml/2006/main">
                  <a:graphicData uri="http://schemas.microsoft.com/office/word/2010/wordprocessingGroup">
                    <wpg:wgp>
                      <wpg:cNvGrpSpPr/>
                      <wpg:grpSpPr>
                        <a:xfrm>
                          <a:off x="0" y="0"/>
                          <a:ext cx="5189220" cy="8174355"/>
                          <a:chOff x="-301801" y="99588"/>
                          <a:chExt cx="5359405" cy="8685141"/>
                        </a:xfrm>
                      </wpg:grpSpPr>
                      <pic:pic xmlns:pic="http://schemas.openxmlformats.org/drawingml/2006/picture">
                        <pic:nvPicPr>
                          <pic:cNvPr id="41" name="Picture 41"/>
                          <pic:cNvPicPr>
                            <a:picLocks noChangeAspect="1"/>
                          </pic:cNvPicPr>
                        </pic:nvPicPr>
                        <pic:blipFill rotWithShape="1">
                          <a:blip r:embed="rId111">
                            <a:extLst>
                              <a:ext uri="{28A0092B-C50C-407E-A947-70E740481C1C}">
                                <a14:useLocalDpi xmlns:a14="http://schemas.microsoft.com/office/drawing/2010/main" val="0"/>
                              </a:ext>
                            </a:extLst>
                          </a:blip>
                          <a:srcRect l="5605" t="5644"/>
                          <a:stretch/>
                        </pic:blipFill>
                        <pic:spPr bwMode="auto">
                          <a:xfrm>
                            <a:off x="-83865" y="99588"/>
                            <a:ext cx="4915664" cy="6793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42" name="Text Box 42"/>
                        <wps:cNvSpPr txBox="1"/>
                        <wps:spPr>
                          <a:xfrm>
                            <a:off x="-301801" y="7042710"/>
                            <a:ext cx="5359405" cy="1742019"/>
                          </a:xfrm>
                          <a:prstGeom prst="rect">
                            <a:avLst/>
                          </a:prstGeom>
                          <a:solidFill>
                            <a:prstClr val="white"/>
                          </a:solidFill>
                          <a:ln>
                            <a:noFill/>
                          </a:ln>
                        </wps:spPr>
                        <wps:txbx>
                          <w:txbxContent>
                            <w:p w14:paraId="40ABA424" w14:textId="2150E6C7" w:rsidR="00BB5896" w:rsidRPr="00984808" w:rsidRDefault="00BB5896" w:rsidP="00E0738D">
                              <w:pPr>
                                <w:pStyle w:val="Caption"/>
                                <w:rPr>
                                  <w:b/>
                                  <w:bCs/>
                                  <w:noProof/>
                                </w:rPr>
                              </w:pPr>
                              <w:bookmarkStart w:id="212"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7</w:t>
                              </w:r>
                              <w:r w:rsidRPr="00600048">
                                <w:rPr>
                                  <w:b/>
                                  <w:bCs/>
                                </w:rPr>
                                <w:fldChar w:fldCharType="end"/>
                              </w:r>
                              <w:bookmarkEnd w:id="212"/>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52" style="position:absolute;left:0;text-align:left;margin-left:13.4pt;margin-top:52.75pt;width:408.6pt;height:643.65pt;z-index:251930624;mso-width-relative:margin;mso-height-relative:margin" coordorigin="-3018,995" coordsize="53594,868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v/P3nmAR1lsb3w3m02FhBBCEZDe&#13;&#10;e1UgFFEQkSbgRQERpEiTohRRrn/Ua72KXJpcmg0VDCXgBUW4NK8FbCiigqgIigULgpWW/3vWmTj5&#13;&#10;+L7N7mZJfed5Xma+c2bOzPx2stk9fJsl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2SgIn6ah7TxxQcpXqPctKSi6SFkuf1i8p+aJtSckdrUpKTq8wNCtL7e9V5azh&#13;&#10;oVVS8r/2ypUrq4aP19+Dpaulc44eUDJfsSoUs7f6oV1a0q2kPLGriorirPoTjdOF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">
                <v:shape id="Picture 41" o:spid="_x0000_s1153" type="#_x0000_t75" style="position:absolute;left:-838;top:995;width:49155;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" filled="t" fillcolor="#ededed" stroked="t" strokecolor="white" strokeweight="7pt">
                  <v:stroke endcap="square"/>
                  <v:imagedata r:id="rId112" o:title="" croptop="3699f" cropleft="3673f"/>
                  <v:shadow on="t" color="black" opacity="26214f" origin="-.5,-.5" offset="0,.5mm"/>
                  <v:path arrowok="t"/>
                </v:shape>
                <v:shape id="Text Box 42" o:spid="_x0000_s1154" type="#_x0000_t202" style="position:absolute;left:-3018;top:70427;width:53594;height:17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2150E6C7" w:rsidR="00BB5896" w:rsidRPr="00984808" w:rsidRDefault="00BB5896" w:rsidP="00E0738D">
                        <w:pPr>
                          <w:pStyle w:val="Caption"/>
                          <w:rPr>
                            <w:b/>
                            <w:bCs/>
                            <w:noProof/>
                          </w:rPr>
                        </w:pPr>
                        <w:bookmarkStart w:id="213"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7</w:t>
                        </w:r>
                        <w:r w:rsidRPr="00600048">
                          <w:rPr>
                            <w:b/>
                            <w:bCs/>
                          </w:rPr>
                          <w:fldChar w:fldCharType="end"/>
                        </w:r>
                        <w:bookmarkEnd w:id="213"/>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v:textbox>
                </v:shape>
                <w10:wrap type="topAndBottom"/>
              </v:group>
            </w:pict>
          </mc:Fallback>
        </mc:AlternateContent>
      </w:r>
      <w:r w:rsidR="00BB4920">
        <w:t xml:space="preserve">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Fig</w:t>
      </w:r>
      <w:r w:rsidR="00725105" w:rsidRPr="00600048">
        <w:rPr>
          <w:b/>
          <w:bCs/>
        </w:rPr>
        <w:t>u</w:t>
      </w:r>
      <w:r w:rsidR="00725105" w:rsidRPr="00600048">
        <w:rPr>
          <w:b/>
          <w:bCs/>
        </w:rPr>
        <w:t>r</w:t>
      </w:r>
      <w:r w:rsidR="00725105" w:rsidRPr="00600048">
        <w:rPr>
          <w:b/>
          <w:bCs/>
        </w:rPr>
        <w:t xml:space="preserve">e </w:t>
      </w:r>
      <w:r w:rsidR="00725105" w:rsidRPr="00600048">
        <w:rPr>
          <w:b/>
          <w:bCs/>
          <w:noProof/>
        </w:rPr>
        <w:t>2</w:t>
      </w:r>
      <w:r w:rsidR="005C3FD3">
        <w:rPr>
          <w:b/>
          <w:bCs/>
          <w:noProof/>
        </w:rPr>
        <w:t>6</w:t>
      </w:r>
      <w:r w:rsidR="00725105">
        <w:fldChar w:fldCharType="end"/>
      </w:r>
      <w:r w:rsidR="00725105">
        <w:t>.</w:t>
      </w:r>
      <w:r w:rsidR="003D6CF1">
        <w:t xml:space="preserve">                         </w:t>
      </w:r>
    </w:p>
    <w:p w14:paraId="1B539DD3" w14:textId="7198697F" w:rsidR="00E0738D" w:rsidRPr="00B06E73" w:rsidRDefault="00E0738D" w:rsidP="002B2987"/>
    <w:p w14:paraId="5C62B6D1" w14:textId="7DECF9A2"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 xml:space="preserve">candidates with horizontal history. Notably, only 5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t>.</w:t>
      </w:r>
      <w:r w:rsidR="00CD52FB">
        <w:t xml:space="preserve"> The output is </w:t>
      </w:r>
      <w:r w:rsidR="004A310B">
        <w:t>s</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Pr="003835D4">
        <w:rPr>
          <w:b/>
          <w:bCs/>
          <w:noProof/>
        </w:rPr>
        <w:t>8</w:t>
      </w:r>
      <w:r>
        <w:fldChar w:fldCharType="end"/>
      </w:r>
      <w:r w:rsidR="004A310B">
        <w:t xml:space="preserve"> shown</w:t>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 xml:space="preserve">Figure </w:t>
      </w:r>
      <w:r w:rsidR="00CD52FB" w:rsidRPr="00C3605D">
        <w:rPr>
          <w:b/>
          <w:bCs/>
          <w:noProof/>
        </w:rPr>
        <w:t>2</w:t>
      </w:r>
      <w:r w:rsidR="005C3FD3">
        <w:rPr>
          <w:b/>
          <w:bCs/>
          <w:noProof/>
        </w:rPr>
        <w:t>7</w:t>
      </w:r>
      <w:r w:rsidR="00CD52FB">
        <w:fldChar w:fldCharType="end"/>
      </w:r>
      <w:r w:rsidR="00CD52FB">
        <w:t xml:space="preserve"> </w:t>
      </w:r>
      <w:r>
        <w:t>.</w:t>
      </w:r>
      <w:r w:rsidR="0046739D">
        <w:t xml:space="preserve"> </w:t>
      </w:r>
      <w:r w:rsidR="00F62ACA">
        <w:t>Following up, the results reveal that almost all the OEP candidates were inherited vertically.</w:t>
      </w:r>
    </w:p>
    <w:p w14:paraId="0023E192" w14:textId="6D32DFBC" w:rsidR="003835D4" w:rsidRPr="0055525B" w:rsidRDefault="003835D4" w:rsidP="0055525B">
      <w:pPr>
        <w:pStyle w:val="Caption"/>
        <w:keepNext/>
        <w:spacing w:after="0"/>
      </w:pPr>
      <w:bookmarkStart w:id="214"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00FA3A2E">
        <w:rPr>
          <w:b/>
          <w:bCs/>
          <w:noProof/>
        </w:rPr>
        <w:t>9</w:t>
      </w:r>
      <w:r w:rsidRPr="003835D4">
        <w:rPr>
          <w:b/>
          <w:bCs/>
        </w:rPr>
        <w:fldChar w:fldCharType="end"/>
      </w:r>
      <w:bookmarkEnd w:id="214"/>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650FCA"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650FCA" w:rsidRDefault="003835D4" w:rsidP="003835D4">
            <w:pPr>
              <w:spacing w:line="240" w:lineRule="auto"/>
              <w:jc w:val="center"/>
              <w:rPr>
                <w:rFonts w:eastAsia="Times New Roman" w:cs="Calibri"/>
                <w:color w:val="000000"/>
                <w:sz w:val="21"/>
                <w:szCs w:val="21"/>
              </w:rPr>
            </w:pPr>
            <w:r w:rsidRPr="00650FCA">
              <w:rPr>
                <w:rFonts w:eastAsia="Times New Roman" w:cs="Calibri"/>
                <w:color w:val="000000"/>
                <w:sz w:val="21"/>
                <w:szCs w:val="21"/>
              </w:rPr>
              <w:t>Gene ID</w:t>
            </w:r>
          </w:p>
        </w:tc>
        <w:tc>
          <w:tcPr>
            <w:tcW w:w="2280" w:type="dxa"/>
            <w:noWrap/>
            <w:hideMark/>
          </w:tcPr>
          <w:p w14:paraId="68F9E906"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Function</w:t>
            </w:r>
          </w:p>
        </w:tc>
        <w:tc>
          <w:tcPr>
            <w:tcW w:w="3620" w:type="dxa"/>
            <w:noWrap/>
            <w:hideMark/>
          </w:tcPr>
          <w:p w14:paraId="566D7DE5"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Donor</w:t>
            </w:r>
          </w:p>
        </w:tc>
      </w:tr>
      <w:tr w:rsidR="003835D4" w:rsidRPr="00650FCA"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0024161.1</w:t>
            </w:r>
          </w:p>
        </w:tc>
        <w:tc>
          <w:tcPr>
            <w:tcW w:w="2280" w:type="dxa"/>
            <w:noWrap/>
            <w:hideMark/>
          </w:tcPr>
          <w:p w14:paraId="43532004"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7001949"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Pseudomonas </w:t>
            </w:r>
            <w:proofErr w:type="spellStart"/>
            <w:r w:rsidRPr="00650FCA">
              <w:rPr>
                <w:rFonts w:eastAsia="Times New Roman" w:cs="Calibri"/>
                <w:i/>
                <w:iCs/>
                <w:color w:val="000000"/>
                <w:sz w:val="21"/>
                <w:szCs w:val="21"/>
              </w:rPr>
              <w:t>weihenstephanensis</w:t>
            </w:r>
            <w:proofErr w:type="spellEnd"/>
          </w:p>
        </w:tc>
      </w:tr>
      <w:tr w:rsidR="003835D4" w:rsidRPr="00650FCA"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129309.1</w:t>
            </w:r>
          </w:p>
        </w:tc>
        <w:tc>
          <w:tcPr>
            <w:tcW w:w="2280" w:type="dxa"/>
            <w:noWrap/>
            <w:hideMark/>
          </w:tcPr>
          <w:p w14:paraId="5AEA4449"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84A8972"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Psychrobacter</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arcticus</w:t>
            </w:r>
            <w:proofErr w:type="spellEnd"/>
          </w:p>
        </w:tc>
      </w:tr>
      <w:tr w:rsidR="003835D4" w:rsidRPr="00650FCA"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288712.1</w:t>
            </w:r>
          </w:p>
        </w:tc>
        <w:tc>
          <w:tcPr>
            <w:tcW w:w="2280" w:type="dxa"/>
            <w:noWrap/>
            <w:hideMark/>
          </w:tcPr>
          <w:p w14:paraId="704BF167"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C78FE6C"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fluorescens</w:t>
            </w:r>
          </w:p>
        </w:tc>
      </w:tr>
      <w:tr w:rsidR="003835D4" w:rsidRPr="00650FCA"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984286.1</w:t>
            </w:r>
          </w:p>
        </w:tc>
        <w:tc>
          <w:tcPr>
            <w:tcW w:w="2280" w:type="dxa"/>
            <w:noWrap/>
            <w:hideMark/>
          </w:tcPr>
          <w:p w14:paraId="22615177"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0A7F06A5"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 xml:space="preserve">Bordetella </w:t>
            </w:r>
            <w:proofErr w:type="spellStart"/>
            <w:r w:rsidRPr="00650FCA">
              <w:rPr>
                <w:rFonts w:eastAsia="Times New Roman" w:cs="Calibri"/>
                <w:i/>
                <w:iCs/>
                <w:color w:val="000000"/>
                <w:sz w:val="21"/>
                <w:szCs w:val="21"/>
              </w:rPr>
              <w:t>trematum</w:t>
            </w:r>
            <w:proofErr w:type="spellEnd"/>
          </w:p>
        </w:tc>
      </w:tr>
      <w:tr w:rsidR="003835D4" w:rsidRPr="00650FCA"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2134405.1</w:t>
            </w:r>
          </w:p>
        </w:tc>
        <w:tc>
          <w:tcPr>
            <w:tcW w:w="2280" w:type="dxa"/>
            <w:noWrap/>
            <w:hideMark/>
          </w:tcPr>
          <w:p w14:paraId="242B3DF6"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9F4DBDD"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proofErr w:type="spellStart"/>
            <w:r w:rsidRPr="00650FCA">
              <w:rPr>
                <w:rFonts w:eastAsia="Times New Roman" w:cs="Calibri"/>
                <w:i/>
                <w:iCs/>
                <w:color w:val="000000"/>
                <w:sz w:val="21"/>
                <w:szCs w:val="21"/>
              </w:rPr>
              <w:t>Chromobacterium</w:t>
            </w:r>
            <w:proofErr w:type="spellEnd"/>
            <w:r w:rsidRPr="00650FCA">
              <w:rPr>
                <w:rFonts w:eastAsia="Times New Roman" w:cs="Calibri"/>
                <w:i/>
                <w:iCs/>
                <w:color w:val="000000"/>
                <w:sz w:val="21"/>
                <w:szCs w:val="21"/>
              </w:rPr>
              <w:t xml:space="preserve"> </w:t>
            </w:r>
            <w:proofErr w:type="spellStart"/>
            <w:r w:rsidRPr="00650FCA">
              <w:rPr>
                <w:rFonts w:eastAsia="Times New Roman" w:cs="Calibri"/>
                <w:i/>
                <w:iCs/>
                <w:color w:val="000000"/>
                <w:sz w:val="21"/>
                <w:szCs w:val="21"/>
              </w:rPr>
              <w:t>subtsugae</w:t>
            </w:r>
            <w:proofErr w:type="spellEnd"/>
          </w:p>
        </w:tc>
      </w:tr>
    </w:tbl>
    <w:p w14:paraId="2485C85F" w14:textId="7AC4B8F1" w:rsidR="003835D4" w:rsidRDefault="004A310B" w:rsidP="00F53B5D">
      <w:r>
        <w:rPr>
          <w:b/>
          <w:bCs/>
          <w:noProof/>
        </w:rPr>
        <mc:AlternateContent>
          <mc:Choice Requires="wpg">
            <w:drawing>
              <wp:anchor distT="0" distB="0" distL="114300" distR="114300" simplePos="0" relativeHeight="251934720" behindDoc="0" locked="0" layoutInCell="1" allowOverlap="1" wp14:anchorId="4910DAB5" wp14:editId="2AF91EF2">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16C4D6A7" w:rsidR="00BB5896" w:rsidRPr="00CD52FB" w:rsidRDefault="00BB5896" w:rsidP="00C3605D">
                              <w:pPr>
                                <w:pStyle w:val="Caption"/>
                                <w:rPr>
                                  <w:i w:val="0"/>
                                  <w:iCs w:val="0"/>
                                </w:rPr>
                              </w:pPr>
                              <w:bookmarkStart w:id="215"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8</w:t>
                              </w:r>
                              <w:r w:rsidRPr="00C3605D">
                                <w:rPr>
                                  <w:b/>
                                  <w:bCs/>
                                </w:rPr>
                                <w:fldChar w:fldCharType="end"/>
                              </w:r>
                              <w:bookmarkEnd w:id="215"/>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55" style="position:absolute;left:0;text-align:left;margin-left:.55pt;margin-top:19.4pt;width:431.7pt;height:358.5pt;z-index:251934720;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LSM1UP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56"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4" o:title=""/>
                </v:shape>
                <v:shape id="Text Box 46" o:spid="_x0000_s1157"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16C4D6A7" w:rsidR="00BB5896" w:rsidRPr="00CD52FB" w:rsidRDefault="00BB5896" w:rsidP="00C3605D">
                        <w:pPr>
                          <w:pStyle w:val="Caption"/>
                          <w:rPr>
                            <w:i w:val="0"/>
                            <w:iCs w:val="0"/>
                          </w:rPr>
                        </w:pPr>
                        <w:bookmarkStart w:id="216"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8</w:t>
                        </w:r>
                        <w:r w:rsidRPr="00C3605D">
                          <w:rPr>
                            <w:b/>
                            <w:bCs/>
                          </w:rPr>
                          <w:fldChar w:fldCharType="end"/>
                        </w:r>
                        <w:bookmarkEnd w:id="216"/>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v:textbox>
                </v:shape>
                <w10:wrap type="topAndBottom"/>
              </v:group>
            </w:pict>
          </mc:Fallback>
        </mc:AlternateContent>
      </w:r>
    </w:p>
    <w:p w14:paraId="615F3E60" w14:textId="3C6F58C8" w:rsidR="00A05DA8" w:rsidRDefault="00A05DA8" w:rsidP="00E63580"/>
    <w:p w14:paraId="1004A5B6" w14:textId="2085EFC9" w:rsidR="00BB4920" w:rsidRDefault="00BB4920" w:rsidP="00E63580"/>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7" w:name="_Toc528762477"/>
      <w:r>
        <w:lastRenderedPageBreak/>
        <w:t>Discussion</w:t>
      </w:r>
      <w:bookmarkEnd w:id="217"/>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8" w:name="_Toc528762478"/>
      <w:r>
        <w:t>Conclusion &amp; outlook</w:t>
      </w:r>
      <w:bookmarkEnd w:id="218"/>
    </w:p>
    <w:p w14:paraId="1F48F2D6" w14:textId="25F3BBE4" w:rsidR="00A41B63" w:rsidRDefault="00A41B63" w:rsidP="00A41B63">
      <w:pPr>
        <w:pStyle w:val="Heading2"/>
      </w:pPr>
      <w:bookmarkStart w:id="219" w:name="_Toc528762479"/>
      <w:r>
        <w:t>Conclusion</w:t>
      </w:r>
      <w:bookmarkEnd w:id="219"/>
    </w:p>
    <w:p w14:paraId="127BE403" w14:textId="33FE4DB5" w:rsidR="00A41B63" w:rsidRDefault="00A41B63" w:rsidP="00A41B63">
      <w:pPr>
        <w:pStyle w:val="Heading2"/>
      </w:pPr>
      <w:bookmarkStart w:id="220" w:name="_Toc528762480"/>
      <w:r>
        <w:t>Outlook</w:t>
      </w:r>
      <w:bookmarkEnd w:id="220"/>
    </w:p>
    <w:p w14:paraId="3DF7DF7D" w14:textId="48B66A9D" w:rsidR="00A41B63" w:rsidRDefault="00A41B63" w:rsidP="00A41B63">
      <w:pPr>
        <w:pStyle w:val="Heading3"/>
      </w:pPr>
      <w:bookmarkStart w:id="221" w:name="_Toc528762481"/>
      <w:r>
        <w:t>Small RNA</w:t>
      </w:r>
      <w:bookmarkEnd w:id="221"/>
    </w:p>
    <w:p w14:paraId="1924EB6B" w14:textId="7801CDC0" w:rsidR="00A41B63" w:rsidRDefault="00A41B63" w:rsidP="00A41B63">
      <w:pPr>
        <w:pStyle w:val="Heading3"/>
      </w:pPr>
      <w:bookmarkStart w:id="222" w:name="_Toc528762482"/>
      <w:r>
        <w:t>Effect of host human products on natural transformation</w:t>
      </w:r>
      <w:bookmarkEnd w:id="222"/>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23" w:name="_Toc528762483"/>
      <w:r>
        <w:t>Analyzing hotspots along the genome (homologous recombinatio</w:t>
      </w:r>
      <w:r w:rsidR="007844AB">
        <w:t>n</w:t>
      </w:r>
      <w:bookmarkEnd w:id="223"/>
    </w:p>
    <w:p w14:paraId="7CFEDCA9" w14:textId="0E12A313" w:rsidR="00A41B63" w:rsidRPr="00BF479B" w:rsidRDefault="00521FFA" w:rsidP="007B5696">
      <w:pPr>
        <w:pStyle w:val="Heading1"/>
        <w:numPr>
          <w:ilvl w:val="0"/>
          <w:numId w:val="0"/>
        </w:numPr>
        <w:rPr>
          <w:lang w:val="de-DE"/>
        </w:rPr>
      </w:pPr>
      <w:bookmarkStart w:id="224" w:name="_Toc528762484"/>
      <w:commentRangeStart w:id="225"/>
      <w:r w:rsidRPr="00BF479B">
        <w:rPr>
          <w:lang w:val="de-DE"/>
        </w:rPr>
        <w:lastRenderedPageBreak/>
        <w:t>References</w:t>
      </w:r>
      <w:commentRangeEnd w:id="225"/>
      <w:r w:rsidR="00CF4F65">
        <w:rPr>
          <w:rStyle w:val="CommentReference"/>
          <w:rFonts w:eastAsiaTheme="minorHAnsi" w:cstheme="minorBidi"/>
          <w:b w:val="0"/>
          <w:color w:val="auto"/>
        </w:rPr>
        <w:commentReference w:id="225"/>
      </w:r>
      <w:bookmarkEnd w:id="224"/>
    </w:p>
    <w:p w14:paraId="3B559AB7" w14:textId="746BADD2" w:rsidR="00943AF8" w:rsidRPr="00943AF8" w:rsidRDefault="00DF7D95" w:rsidP="00943AF8">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943AF8" w:rsidRPr="00943AF8">
        <w:rPr>
          <w:rFonts w:cs="Times New Roman"/>
          <w:noProof/>
        </w:rPr>
        <w:t xml:space="preserve">Altenhoff, A. M., Gil, M., Gonnet, G. H., &amp; Dessimoz, C. (2013). Inferring Hierarchical Orthologous Groups from Orthologous Gene Pairs. </w:t>
      </w:r>
      <w:r w:rsidR="00943AF8" w:rsidRPr="00943AF8">
        <w:rPr>
          <w:rFonts w:cs="Times New Roman"/>
          <w:i/>
          <w:iCs/>
          <w:noProof/>
        </w:rPr>
        <w:t>PLoS ONE</w:t>
      </w:r>
      <w:r w:rsidR="00943AF8" w:rsidRPr="00943AF8">
        <w:rPr>
          <w:rFonts w:cs="Times New Roman"/>
          <w:noProof/>
        </w:rPr>
        <w:t>. https://doi.org/10.1371/journal.pone.0053786</w:t>
      </w:r>
    </w:p>
    <w:p w14:paraId="5E1D2B5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ltschul, S. F., Gish, W., Miller, W., Myers, E. W., &amp; Lipman, D. J. (1990). Basic local alignment search tool. </w:t>
      </w:r>
      <w:r w:rsidRPr="00943AF8">
        <w:rPr>
          <w:rFonts w:cs="Times New Roman"/>
          <w:i/>
          <w:iCs/>
          <w:noProof/>
        </w:rPr>
        <w:t>Journal of Molecular Biology</w:t>
      </w:r>
      <w:r w:rsidRPr="00943AF8">
        <w:rPr>
          <w:rFonts w:cs="Times New Roman"/>
          <w:noProof/>
        </w:rPr>
        <w:t>. https://doi.org/10.1016/S0022-2836(05)80360-2</w:t>
      </w:r>
    </w:p>
    <w:p w14:paraId="201529D6"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shburner, M., Ball, C. A., Blake, J. A., Botstein, D., Butler, H., Cherry, J. M., … Sherlock, G. (2000). Gene Ontology: tool for the unification of biology. </w:t>
      </w:r>
      <w:r w:rsidRPr="00943AF8">
        <w:rPr>
          <w:rFonts w:cs="Times New Roman"/>
          <w:i/>
          <w:iCs/>
          <w:noProof/>
        </w:rPr>
        <w:t>Nature Genetics</w:t>
      </w:r>
      <w:r w:rsidRPr="00943AF8">
        <w:rPr>
          <w:rFonts w:cs="Times New Roman"/>
          <w:noProof/>
        </w:rPr>
        <w:t xml:space="preserve">, </w:t>
      </w:r>
      <w:r w:rsidRPr="00943AF8">
        <w:rPr>
          <w:rFonts w:cs="Times New Roman"/>
          <w:i/>
          <w:iCs/>
          <w:noProof/>
        </w:rPr>
        <w:t>25</w:t>
      </w:r>
      <w:r w:rsidRPr="00943AF8">
        <w:rPr>
          <w:rFonts w:cs="Times New Roman"/>
          <w:noProof/>
        </w:rPr>
        <w:t>(1), 25–29. https://doi.org/10.1038/75556</w:t>
      </w:r>
    </w:p>
    <w:p w14:paraId="66F2C02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verhoff, B. (2009). Shuffling genes around in hot environments: The unique DNA transporter of Thermus thermophilus. In </w:t>
      </w:r>
      <w:r w:rsidRPr="00943AF8">
        <w:rPr>
          <w:rFonts w:cs="Times New Roman"/>
          <w:i/>
          <w:iCs/>
          <w:noProof/>
        </w:rPr>
        <w:t>FEMS Microbiology Reviews</w:t>
      </w:r>
      <w:r w:rsidRPr="00943AF8">
        <w:rPr>
          <w:rFonts w:cs="Times New Roman"/>
          <w:noProof/>
        </w:rPr>
        <w:t>. https://doi.org/10.1111/j.1574-6976.2008.00160.x</w:t>
      </w:r>
    </w:p>
    <w:p w14:paraId="09C3322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verhoff, B., &amp; Graf, I. (2008). </w:t>
      </w:r>
      <w:r w:rsidRPr="00943AF8">
        <w:rPr>
          <w:rFonts w:cs="Times New Roman"/>
          <w:i/>
          <w:iCs/>
          <w:noProof/>
        </w:rPr>
        <w:t>The natural transformation system of acinetobacter baylyi</w:t>
      </w:r>
      <w:r w:rsidRPr="00943AF8">
        <w:rPr>
          <w:rFonts w:ascii="Times New Roman" w:hAnsi="Times New Roman" w:cs="Times New Roman"/>
          <w:i/>
          <w:iCs/>
          <w:noProof/>
        </w:rPr>
        <w:t> </w:t>
      </w:r>
      <w:r w:rsidRPr="00943AF8">
        <w:rPr>
          <w:rFonts w:cs="Times New Roman"/>
          <w:i/>
          <w:iCs/>
          <w:noProof/>
        </w:rPr>
        <w:t>: A unique transport machinery.</w:t>
      </w:r>
      <w:r w:rsidRPr="00943AF8">
        <w:rPr>
          <w:rFonts w:cs="Times New Roman"/>
          <w:noProof/>
        </w:rPr>
        <w:t xml:space="preserve"> (U. Gerischer, Ed.), </w:t>
      </w:r>
      <w:r w:rsidRPr="00943AF8">
        <w:rPr>
          <w:rFonts w:cs="Times New Roman"/>
          <w:i/>
          <w:iCs/>
          <w:noProof/>
        </w:rPr>
        <w:t>Acinetobacter Molecular Biology</w:t>
      </w:r>
      <w:r w:rsidRPr="00943AF8">
        <w:rPr>
          <w:rFonts w:cs="Times New Roman"/>
          <w:noProof/>
        </w:rPr>
        <w:t>. Norfolk, UK: Caister Academic Press. Retrieved from https://www.caister.com/hsp/abstracts/acineto/05.html</w:t>
      </w:r>
    </w:p>
    <w:p w14:paraId="2066BCC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entancor, L. V., Camacho-Peiro, A., Bozkurt-Guzel, C., Pier, G. B., &amp; Maira-Litran, T. (2012). Identification of Ata, a Multifunctional Trimeric Autotransporter of Acinetobacter baumanni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94</w:t>
      </w:r>
      <w:r w:rsidRPr="00943AF8">
        <w:rPr>
          <w:rFonts w:cs="Times New Roman"/>
          <w:noProof/>
        </w:rPr>
        <w:t>(15), 3950–3960. https://doi.org/10.1128/JB.06769-11</w:t>
      </w:r>
    </w:p>
    <w:p w14:paraId="20661A1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erger, U. (1960). Neisseria animalis nov. spec. </w:t>
      </w:r>
      <w:r w:rsidRPr="00943AF8">
        <w:rPr>
          <w:rFonts w:cs="Times New Roman"/>
          <w:i/>
          <w:iCs/>
          <w:noProof/>
        </w:rPr>
        <w:t>Zeitschrift Für Hygiene Und Infektionskrankheiten</w:t>
      </w:r>
      <w:r w:rsidRPr="00943AF8">
        <w:rPr>
          <w:rFonts w:cs="Times New Roman"/>
          <w:noProof/>
        </w:rPr>
        <w:t xml:space="preserve">, </w:t>
      </w:r>
      <w:r w:rsidRPr="00943AF8">
        <w:rPr>
          <w:rFonts w:cs="Times New Roman"/>
          <w:i/>
          <w:iCs/>
          <w:noProof/>
        </w:rPr>
        <w:t>147</w:t>
      </w:r>
      <w:r w:rsidRPr="00943AF8">
        <w:rPr>
          <w:rFonts w:cs="Times New Roman"/>
          <w:noProof/>
        </w:rPr>
        <w:t>(2), 158–161. https://doi.org/10.1007/BF02152052</w:t>
      </w:r>
    </w:p>
    <w:p w14:paraId="08044D8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harati, K. P., &amp; Prashanth, U. R. (2011). Von Willebrand disease: an overview. </w:t>
      </w:r>
      <w:r w:rsidRPr="00943AF8">
        <w:rPr>
          <w:rFonts w:cs="Times New Roman"/>
          <w:i/>
          <w:iCs/>
          <w:noProof/>
        </w:rPr>
        <w:t>Indian Journal of Pharmaceutical Sciences</w:t>
      </w:r>
      <w:r w:rsidRPr="00943AF8">
        <w:rPr>
          <w:rFonts w:cs="Times New Roman"/>
          <w:noProof/>
        </w:rPr>
        <w:t xml:space="preserve">, </w:t>
      </w:r>
      <w:r w:rsidRPr="00943AF8">
        <w:rPr>
          <w:rFonts w:cs="Times New Roman"/>
          <w:i/>
          <w:iCs/>
          <w:noProof/>
        </w:rPr>
        <w:t>73</w:t>
      </w:r>
      <w:r w:rsidRPr="00943AF8">
        <w:rPr>
          <w:rFonts w:cs="Times New Roman"/>
          <w:noProof/>
        </w:rPr>
        <w:t>(1), 7–16. https://doi.org/10.4103/0250-474X.89751</w:t>
      </w:r>
    </w:p>
    <w:p w14:paraId="281F3E7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uchfink, B., Xie, C., &amp; Huson, D. (2015). Fast and sensitive protein alignment using {DIAMOND}. </w:t>
      </w:r>
      <w:r w:rsidRPr="00943AF8">
        <w:rPr>
          <w:rFonts w:cs="Times New Roman"/>
          <w:i/>
          <w:iCs/>
          <w:noProof/>
        </w:rPr>
        <w:t>Nat Methods</w:t>
      </w:r>
      <w:r w:rsidRPr="00943AF8">
        <w:rPr>
          <w:rFonts w:cs="Times New Roman"/>
          <w:noProof/>
        </w:rPr>
        <w:t>. https://doi.org/10.1038/nmeth.3176</w:t>
      </w:r>
    </w:p>
    <w:p w14:paraId="51AB14F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Chen, I., &amp; Dubnau, D. (2004). DNA uptake during bacterial transformation. </w:t>
      </w:r>
      <w:r w:rsidRPr="00943AF8">
        <w:rPr>
          <w:rFonts w:cs="Times New Roman"/>
          <w:i/>
          <w:iCs/>
          <w:noProof/>
        </w:rPr>
        <w:lastRenderedPageBreak/>
        <w:t>Nature Reviews Microbiology</w:t>
      </w:r>
      <w:r w:rsidRPr="00943AF8">
        <w:rPr>
          <w:rFonts w:cs="Times New Roman"/>
          <w:noProof/>
        </w:rPr>
        <w:t>. https://doi.org/10.1038/nrmicro844</w:t>
      </w:r>
    </w:p>
    <w:p w14:paraId="2B50567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Conesa, A., &amp; Götz, S. (2008). Blast2GO: A comprehensive suite for functional analysis in plant genomics. </w:t>
      </w:r>
      <w:r w:rsidRPr="00943AF8">
        <w:rPr>
          <w:rFonts w:cs="Times New Roman"/>
          <w:i/>
          <w:iCs/>
          <w:noProof/>
        </w:rPr>
        <w:t>International Journal of Plant Genomics</w:t>
      </w:r>
      <w:r w:rsidRPr="00943AF8">
        <w:rPr>
          <w:rFonts w:cs="Times New Roman"/>
          <w:noProof/>
        </w:rPr>
        <w:t xml:space="preserve">, </w:t>
      </w:r>
      <w:r w:rsidRPr="00943AF8">
        <w:rPr>
          <w:rFonts w:cs="Times New Roman"/>
          <w:i/>
          <w:iCs/>
          <w:noProof/>
        </w:rPr>
        <w:t>2008</w:t>
      </w:r>
      <w:r w:rsidRPr="00943AF8">
        <w:rPr>
          <w:rFonts w:cs="Times New Roman"/>
          <w:noProof/>
        </w:rPr>
        <w:t>, 619832. https://doi.org/10.1155/2008/619832</w:t>
      </w:r>
    </w:p>
    <w:p w14:paraId="4412146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Darriba, D., Taboada, G. L., Doallo, R., &amp; Posada, D. (2011). ProtTest 3: fast selection of best-fit models of protein evolution. </w:t>
      </w:r>
      <w:r w:rsidRPr="00943AF8">
        <w:rPr>
          <w:rFonts w:cs="Times New Roman"/>
          <w:i/>
          <w:iCs/>
          <w:noProof/>
        </w:rPr>
        <w:t>Bioinformatics (Oxford, England)</w:t>
      </w:r>
      <w:r w:rsidRPr="00943AF8">
        <w:rPr>
          <w:rFonts w:cs="Times New Roman"/>
          <w:noProof/>
        </w:rPr>
        <w:t xml:space="preserve">, </w:t>
      </w:r>
      <w:r w:rsidRPr="00943AF8">
        <w:rPr>
          <w:rFonts w:cs="Times New Roman"/>
          <w:i/>
          <w:iCs/>
          <w:noProof/>
        </w:rPr>
        <w:t>27</w:t>
      </w:r>
      <w:r w:rsidRPr="00943AF8">
        <w:rPr>
          <w:rFonts w:cs="Times New Roman"/>
          <w:noProof/>
        </w:rPr>
        <w:t>(8), 1164–1165. https://doi.org/10.1093/bioinformatics/btr088</w:t>
      </w:r>
    </w:p>
    <w:p w14:paraId="04A5B95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Darriba, D., Taboada, G. L., Doallo, R., &amp; Posada, D. (2012). jModelTest 2: more models, new heuristics and parallel computing. </w:t>
      </w:r>
      <w:r w:rsidRPr="00943AF8">
        <w:rPr>
          <w:rFonts w:cs="Times New Roman"/>
          <w:i/>
          <w:iCs/>
          <w:noProof/>
        </w:rPr>
        <w:t>Nature Methods</w:t>
      </w:r>
      <w:r w:rsidRPr="00943AF8">
        <w:rPr>
          <w:rFonts w:cs="Times New Roman"/>
          <w:noProof/>
        </w:rPr>
        <w:t xml:space="preserve">, </w:t>
      </w:r>
      <w:r w:rsidRPr="00943AF8">
        <w:rPr>
          <w:rFonts w:cs="Times New Roman"/>
          <w:i/>
          <w:iCs/>
          <w:noProof/>
        </w:rPr>
        <w:t>9</w:t>
      </w:r>
      <w:r w:rsidRPr="00943AF8">
        <w:rPr>
          <w:rFonts w:cs="Times New Roman"/>
          <w:noProof/>
        </w:rPr>
        <w:t>(8), 772. https://doi.org/10.1038/nmeth.2109</w:t>
      </w:r>
    </w:p>
    <w:p w14:paraId="64C3229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bersberger, I., Strauss, S., &amp; von Haeseler, A. (2009). HaMStR: Profile hidden markov model based search for orthologs in ESTs. </w:t>
      </w:r>
      <w:r w:rsidRPr="00943AF8">
        <w:rPr>
          <w:rFonts w:cs="Times New Roman"/>
          <w:i/>
          <w:iCs/>
          <w:noProof/>
        </w:rPr>
        <w:t>BMC Evolutionary Biology</w:t>
      </w:r>
      <w:r w:rsidRPr="00943AF8">
        <w:rPr>
          <w:rFonts w:cs="Times New Roman"/>
          <w:noProof/>
        </w:rPr>
        <w:t>. https://doi.org/10.1186/1471-2148-9-157</w:t>
      </w:r>
    </w:p>
    <w:p w14:paraId="2D13676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ddy, S. R. (1998). Profile hidden Markov models. </w:t>
      </w:r>
      <w:r w:rsidRPr="00943AF8">
        <w:rPr>
          <w:rFonts w:cs="Times New Roman"/>
          <w:i/>
          <w:iCs/>
          <w:noProof/>
        </w:rPr>
        <w:t>Bioinformatics (Oxford, England)</w:t>
      </w:r>
      <w:r w:rsidRPr="00943AF8">
        <w:rPr>
          <w:rFonts w:cs="Times New Roman"/>
          <w:noProof/>
        </w:rPr>
        <w:t xml:space="preserve">, </w:t>
      </w:r>
      <w:r w:rsidRPr="00943AF8">
        <w:rPr>
          <w:rFonts w:cs="Times New Roman"/>
          <w:i/>
          <w:iCs/>
          <w:noProof/>
        </w:rPr>
        <w:t>14</w:t>
      </w:r>
      <w:r w:rsidRPr="00943AF8">
        <w:rPr>
          <w:rFonts w:cs="Times New Roman"/>
          <w:noProof/>
        </w:rPr>
        <w:t>(9), 755–763. Retrieved from http://www.ncbi.nlm.nih.gov/pubmed/9918945</w:t>
      </w:r>
    </w:p>
    <w:p w14:paraId="5C72C51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lliott, K. T., &amp; Neidle, E. L. (2011). Acinetobacter baylyi ADP1: Transforming the choice of model organism. </w:t>
      </w:r>
      <w:r w:rsidRPr="00943AF8">
        <w:rPr>
          <w:rFonts w:cs="Times New Roman"/>
          <w:i/>
          <w:iCs/>
          <w:noProof/>
        </w:rPr>
        <w:t>IUBMB Life</w:t>
      </w:r>
      <w:r w:rsidRPr="00943AF8">
        <w:rPr>
          <w:rFonts w:cs="Times New Roman"/>
          <w:noProof/>
        </w:rPr>
        <w:t>. https://doi.org/10.1002/iub.530</w:t>
      </w:r>
    </w:p>
    <w:p w14:paraId="3A00DC8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943AF8">
        <w:rPr>
          <w:rFonts w:cs="Times New Roman"/>
          <w:i/>
          <w:iCs/>
          <w:noProof/>
        </w:rPr>
        <w:t>Nature Microbiology</w:t>
      </w:r>
      <w:r w:rsidRPr="00943AF8">
        <w:rPr>
          <w:rFonts w:cs="Times New Roman"/>
          <w:noProof/>
        </w:rPr>
        <w:t xml:space="preserve">, </w:t>
      </w:r>
      <w:r w:rsidRPr="00943AF8">
        <w:rPr>
          <w:rFonts w:cs="Times New Roman"/>
          <w:i/>
          <w:iCs/>
          <w:noProof/>
        </w:rPr>
        <w:t>3</w:t>
      </w:r>
      <w:r w:rsidRPr="00943AF8">
        <w:rPr>
          <w:rFonts w:cs="Times New Roman"/>
          <w:noProof/>
        </w:rPr>
        <w:t>(7), 773–780. https://doi.org/10.1038/s41564-018-0174-y</w:t>
      </w:r>
    </w:p>
    <w:p w14:paraId="4E19E01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Felsenstein, J. (1985). Confidence limits on phylogenies: an approach using the bootstrap. </w:t>
      </w:r>
      <w:r w:rsidRPr="00943AF8">
        <w:rPr>
          <w:rFonts w:cs="Times New Roman"/>
          <w:i/>
          <w:iCs/>
          <w:noProof/>
        </w:rPr>
        <w:t>Evolution</w:t>
      </w:r>
      <w:r w:rsidRPr="00943AF8">
        <w:rPr>
          <w:rFonts w:cs="Times New Roman"/>
          <w:noProof/>
        </w:rPr>
        <w:t>. https://doi.org/10.2307/2408678</w:t>
      </w:r>
    </w:p>
    <w:p w14:paraId="51B6CE83"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Gebhardt, M. J., Gallagher, L. A., Jacobson, R. K., Usacheva, E. A., Peterson, L. R., Zurawski, D. V, &amp; Shuman, H. A. (2015). Joint Transcriptional Control of Virulence and Resistance to Antibiotic and Environmental Stress in Acinetobacter baumannii. </w:t>
      </w:r>
      <w:r w:rsidRPr="00943AF8">
        <w:rPr>
          <w:rFonts w:cs="Times New Roman"/>
          <w:i/>
          <w:iCs/>
          <w:noProof/>
        </w:rPr>
        <w:t>MBio</w:t>
      </w:r>
      <w:r w:rsidRPr="00943AF8">
        <w:rPr>
          <w:rFonts w:cs="Times New Roman"/>
          <w:noProof/>
        </w:rPr>
        <w:t xml:space="preserve">, </w:t>
      </w:r>
      <w:r w:rsidRPr="00943AF8">
        <w:rPr>
          <w:rFonts w:cs="Times New Roman"/>
          <w:i/>
          <w:iCs/>
          <w:noProof/>
        </w:rPr>
        <w:t>6</w:t>
      </w:r>
      <w:r w:rsidRPr="00943AF8">
        <w:rPr>
          <w:rFonts w:cs="Times New Roman"/>
          <w:noProof/>
        </w:rPr>
        <w:t>(6), e01660-15. https://doi.org/10.1128/mBio.01660-15</w:t>
      </w:r>
    </w:p>
    <w:p w14:paraId="6D1D509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lastRenderedPageBreak/>
        <w:t xml:space="preserve">Glassing, A., Dowd, S. E., Galandiuk, S., Davis, B., &amp; Chiodini, R. J. (2016). Inherent bacterial DNA contamination of extraction and sequencing reagents may affect interpretation of microbiota in low bacterial biomass samples. </w:t>
      </w:r>
      <w:r w:rsidRPr="00943AF8">
        <w:rPr>
          <w:rFonts w:cs="Times New Roman"/>
          <w:i/>
          <w:iCs/>
          <w:noProof/>
        </w:rPr>
        <w:t>Gut Pathogens</w:t>
      </w:r>
      <w:r w:rsidRPr="00943AF8">
        <w:rPr>
          <w:rFonts w:cs="Times New Roman"/>
          <w:noProof/>
        </w:rPr>
        <w:t>. https://doi.org/10.1186/s13099-016-0103-7</w:t>
      </w:r>
    </w:p>
    <w:p w14:paraId="18AA1C0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Godeux, A.-S., Lupo, A., Haenni, M., Guette-Marquet, S., Wilharm, G., Laaberki, M.-H., &amp; Charpentier, X. (2018). Fluorescence-based detection of natural transformation in drug resistant Acinetobacter baumanni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200</w:t>
      </w:r>
      <w:r w:rsidRPr="00943AF8">
        <w:rPr>
          <w:rFonts w:cs="Times New Roman"/>
          <w:noProof/>
        </w:rPr>
        <w:t>(19), e00181-18. https://doi.org/10.1128/JB.00181-18</w:t>
      </w:r>
    </w:p>
    <w:p w14:paraId="5103258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amilton, H. L., &amp; Dillard, J. P. (2006, January 1). Natural transformation of Neisseria gonorrhoeae: From DNA donation to homologous recombination. </w:t>
      </w:r>
      <w:r w:rsidRPr="00943AF8">
        <w:rPr>
          <w:rFonts w:cs="Times New Roman"/>
          <w:i/>
          <w:iCs/>
          <w:noProof/>
        </w:rPr>
        <w:t>Molecular Microbiology</w:t>
      </w:r>
      <w:r w:rsidRPr="00943AF8">
        <w:rPr>
          <w:rFonts w:cs="Times New Roman"/>
          <w:noProof/>
        </w:rPr>
        <w:t>. Wiley/Blackwell (10.1111). https://doi.org/10.1111/j.1365-2958.2005.04964.x</w:t>
      </w:r>
    </w:p>
    <w:p w14:paraId="00C3306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amoen, L. W., Venema, G., &amp; Kuipers, O. P. (2003). Controlling competence in Bacillus subtilis: shared use of regulators. </w:t>
      </w:r>
      <w:r w:rsidRPr="00943AF8">
        <w:rPr>
          <w:rFonts w:cs="Times New Roman"/>
          <w:i/>
          <w:iCs/>
          <w:noProof/>
        </w:rPr>
        <w:t>Microbiology</w:t>
      </w:r>
      <w:r w:rsidRPr="00943AF8">
        <w:rPr>
          <w:rFonts w:cs="Times New Roman"/>
          <w:noProof/>
        </w:rPr>
        <w:t xml:space="preserve">, </w:t>
      </w:r>
      <w:r w:rsidRPr="00943AF8">
        <w:rPr>
          <w:rFonts w:cs="Times New Roman"/>
          <w:i/>
          <w:iCs/>
          <w:noProof/>
        </w:rPr>
        <w:t>149</w:t>
      </w:r>
      <w:r w:rsidRPr="00943AF8">
        <w:rPr>
          <w:rFonts w:cs="Times New Roman"/>
          <w:noProof/>
        </w:rPr>
        <w:t>(1), 9–17. https://doi.org/10.1099/mic.0.26003-0</w:t>
      </w:r>
    </w:p>
    <w:p w14:paraId="5B24345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uson, D. H., Auch, A. F., Qi, J., &amp; Schuster, S. C. (2007). MEGAN analysis of metagenomic data. </w:t>
      </w:r>
      <w:r w:rsidRPr="00943AF8">
        <w:rPr>
          <w:rFonts w:cs="Times New Roman"/>
          <w:i/>
          <w:iCs/>
          <w:noProof/>
        </w:rPr>
        <w:t>Genome Research</w:t>
      </w:r>
      <w:r w:rsidRPr="00943AF8">
        <w:rPr>
          <w:rFonts w:cs="Times New Roman"/>
          <w:noProof/>
        </w:rPr>
        <w:t>. https://doi.org/10.1101/gr.5969107</w:t>
      </w:r>
    </w:p>
    <w:p w14:paraId="16F8901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uson, D. H., &amp; Bryant, D. (2006). Application of phylogenetic networks in evolutionary studies. </w:t>
      </w:r>
      <w:r w:rsidRPr="00943AF8">
        <w:rPr>
          <w:rFonts w:cs="Times New Roman"/>
          <w:i/>
          <w:iCs/>
          <w:noProof/>
        </w:rPr>
        <w:t>Molecular Biology and Evolution</w:t>
      </w:r>
      <w:r w:rsidRPr="00943AF8">
        <w:rPr>
          <w:rFonts w:cs="Times New Roman"/>
          <w:noProof/>
        </w:rPr>
        <w:t>. https://doi.org/10.1093/molbev/msj030</w:t>
      </w:r>
    </w:p>
    <w:p w14:paraId="58BBFD1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943AF8">
        <w:rPr>
          <w:rFonts w:cs="Times New Roman"/>
          <w:i/>
          <w:iCs/>
          <w:noProof/>
        </w:rPr>
        <w:t>Antimicrobial Agents and Chemotherapy</w:t>
      </w:r>
      <w:r w:rsidRPr="00943AF8">
        <w:rPr>
          <w:rFonts w:cs="Times New Roman"/>
          <w:noProof/>
        </w:rPr>
        <w:t xml:space="preserve">, </w:t>
      </w:r>
      <w:r w:rsidRPr="00943AF8">
        <w:rPr>
          <w:rFonts w:cs="Times New Roman"/>
          <w:i/>
          <w:iCs/>
          <w:noProof/>
        </w:rPr>
        <w:t>52</w:t>
      </w:r>
      <w:r w:rsidRPr="00943AF8">
        <w:rPr>
          <w:rFonts w:cs="Times New Roman"/>
          <w:noProof/>
        </w:rPr>
        <w:t>(7), 2616–2625. https://doi.org/10.1128/AAC.01643-07</w:t>
      </w:r>
    </w:p>
    <w:p w14:paraId="3EEA6E6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eong, H., Pan, J.-G., &amp; Park, S.-H. (2016). Contamination as a major factor in poor Illumina assembly of microbial isolate genomes. </w:t>
      </w:r>
      <w:r w:rsidRPr="00943AF8">
        <w:rPr>
          <w:rFonts w:cs="Times New Roman"/>
          <w:i/>
          <w:iCs/>
          <w:noProof/>
        </w:rPr>
        <w:t>BioRxiv</w:t>
      </w:r>
      <w:r w:rsidRPr="00943AF8">
        <w:rPr>
          <w:rFonts w:cs="Times New Roman"/>
          <w:noProof/>
        </w:rPr>
        <w:t>. https://doi.org/10.1101/081885</w:t>
      </w:r>
    </w:p>
    <w:p w14:paraId="4299F44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ohnsborg, O., Eldholm, V., &amp; Håvarstein, L. S. (2007a). Natural genetic </w:t>
      </w:r>
      <w:r w:rsidRPr="00943AF8">
        <w:rPr>
          <w:rFonts w:cs="Times New Roman"/>
          <w:noProof/>
        </w:rPr>
        <w:lastRenderedPageBreak/>
        <w:t xml:space="preserve">transformation: prevalence, mechanisms and function. </w:t>
      </w:r>
      <w:r w:rsidRPr="00943AF8">
        <w:rPr>
          <w:rFonts w:cs="Times New Roman"/>
          <w:i/>
          <w:iCs/>
          <w:noProof/>
        </w:rPr>
        <w:t>Research in Microbiology</w:t>
      </w:r>
      <w:r w:rsidRPr="00943AF8">
        <w:rPr>
          <w:rFonts w:cs="Times New Roman"/>
          <w:noProof/>
        </w:rPr>
        <w:t>. https://doi.org/10.1016/j.resmic.2007.09.004</w:t>
      </w:r>
    </w:p>
    <w:p w14:paraId="273C3A1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ohnsborg, O., Eldholm, V., &amp; Håvarstein, L. S. (2007b). Natural genetic transformation: prevalence, mechanisms and function. </w:t>
      </w:r>
      <w:r w:rsidRPr="00943AF8">
        <w:rPr>
          <w:rFonts w:cs="Times New Roman"/>
          <w:i/>
          <w:iCs/>
          <w:noProof/>
        </w:rPr>
        <w:t>Research in Microbiology</w:t>
      </w:r>
      <w:r w:rsidRPr="00943AF8">
        <w:rPr>
          <w:rFonts w:cs="Times New Roman"/>
          <w:noProof/>
        </w:rPr>
        <w:t xml:space="preserve">, </w:t>
      </w:r>
      <w:r w:rsidRPr="00943AF8">
        <w:rPr>
          <w:rFonts w:cs="Times New Roman"/>
          <w:i/>
          <w:iCs/>
          <w:noProof/>
        </w:rPr>
        <w:t>158</w:t>
      </w:r>
      <w:r w:rsidRPr="00943AF8">
        <w:rPr>
          <w:rFonts w:cs="Times New Roman"/>
          <w:noProof/>
        </w:rPr>
        <w:t>(10), 767–778. https://doi.org/10.1016/j.resmic.2007.09.004</w:t>
      </w:r>
    </w:p>
    <w:p w14:paraId="4C8DE52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Katoh, K., &amp; Standley, D. M. (2013). MAFFT Multiple Sequence Alignment Software Version 7: Improvements in Performance and Usability. </w:t>
      </w:r>
      <w:r w:rsidRPr="00943AF8">
        <w:rPr>
          <w:rFonts w:cs="Times New Roman"/>
          <w:i/>
          <w:iCs/>
          <w:noProof/>
        </w:rPr>
        <w:t>Molecular Biology and Evolution</w:t>
      </w:r>
      <w:r w:rsidRPr="00943AF8">
        <w:rPr>
          <w:rFonts w:cs="Times New Roman"/>
          <w:noProof/>
        </w:rPr>
        <w:t xml:space="preserve">, </w:t>
      </w:r>
      <w:r w:rsidRPr="00943AF8">
        <w:rPr>
          <w:rFonts w:cs="Times New Roman"/>
          <w:i/>
          <w:iCs/>
          <w:noProof/>
        </w:rPr>
        <w:t>30</w:t>
      </w:r>
      <w:r w:rsidRPr="00943AF8">
        <w:rPr>
          <w:rFonts w:cs="Times New Roman"/>
          <w:noProof/>
        </w:rPr>
        <w:t>(4), 772–780. https://doi.org/10.1093/molbev/mst010</w:t>
      </w:r>
    </w:p>
    <w:p w14:paraId="7A9C6CE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Koestler, T., von Haeseler, A., &amp; Ebersberger, I. (2010). FACT: Functional annotation transfer between proteins with similar feature architectures. </w:t>
      </w:r>
      <w:r w:rsidRPr="00943AF8">
        <w:rPr>
          <w:rFonts w:cs="Times New Roman"/>
          <w:i/>
          <w:iCs/>
          <w:noProof/>
        </w:rPr>
        <w:t>BMC Bioinformatics</w:t>
      </w:r>
      <w:r w:rsidRPr="00943AF8">
        <w:rPr>
          <w:rFonts w:cs="Times New Roman"/>
          <w:noProof/>
        </w:rPr>
        <w:t>. https://doi.org/10.1186/1471-2105-11-417</w:t>
      </w:r>
    </w:p>
    <w:p w14:paraId="5E0B6137"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arkin, M. A., Blackshields, G., Brown, N. P., Chenna, R., Mcgettigan, P. A., McWilliam, H., … Higgins, D. G. (2007). Clustal W and Clustal X version 2.0. </w:t>
      </w:r>
      <w:r w:rsidRPr="00943AF8">
        <w:rPr>
          <w:rFonts w:cs="Times New Roman"/>
          <w:i/>
          <w:iCs/>
          <w:noProof/>
        </w:rPr>
        <w:t>Bioinformatics</w:t>
      </w:r>
      <w:r w:rsidRPr="00943AF8">
        <w:rPr>
          <w:rFonts w:cs="Times New Roman"/>
          <w:noProof/>
        </w:rPr>
        <w:t>. https://doi.org/10.1093/bioinformatics/btm404</w:t>
      </w:r>
    </w:p>
    <w:p w14:paraId="759D5FE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aurence, M., Hatzis, C., &amp; Brash, D. E. (2014). Common contaminants in next-generation sequencing that hinder discovery of low-abundance microbes. </w:t>
      </w:r>
      <w:r w:rsidRPr="00943AF8">
        <w:rPr>
          <w:rFonts w:cs="Times New Roman"/>
          <w:i/>
          <w:iCs/>
          <w:noProof/>
        </w:rPr>
        <w:t>PLoS ONE</w:t>
      </w:r>
      <w:r w:rsidRPr="00943AF8">
        <w:rPr>
          <w:rFonts w:cs="Times New Roman"/>
          <w:noProof/>
        </w:rPr>
        <w:t>. https://doi.org/10.1371/journal.pone.0097876</w:t>
      </w:r>
    </w:p>
    <w:p w14:paraId="31753AD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943AF8">
        <w:rPr>
          <w:rFonts w:cs="Times New Roman"/>
          <w:i/>
          <w:iCs/>
          <w:noProof/>
        </w:rPr>
        <w:t>PLoS ONE</w:t>
      </w:r>
      <w:r w:rsidRPr="00943AF8">
        <w:rPr>
          <w:rFonts w:cs="Times New Roman"/>
          <w:noProof/>
        </w:rPr>
        <w:t>. https://doi.org/10.1371/journal.pone.0182139</w:t>
      </w:r>
    </w:p>
    <w:p w14:paraId="795E67B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80</w:t>
      </w:r>
      <w:r w:rsidRPr="00943AF8">
        <w:rPr>
          <w:rFonts w:cs="Times New Roman"/>
          <w:noProof/>
        </w:rPr>
        <w:t>(6), 1592–1595. Retrieved from http://www.ncbi.nlm.nih.gov/pubmed/9515934</w:t>
      </w:r>
    </w:p>
    <w:p w14:paraId="35BE117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McConnell, M. J., Actis, L., &amp; Pachón, J. (2013, March 1). Acinetobacter baumannii: Human infections, factors contributing to pathogenesis and </w:t>
      </w:r>
      <w:r w:rsidRPr="00943AF8">
        <w:rPr>
          <w:rFonts w:cs="Times New Roman"/>
          <w:noProof/>
        </w:rPr>
        <w:lastRenderedPageBreak/>
        <w:t xml:space="preserve">animal models. </w:t>
      </w:r>
      <w:r w:rsidRPr="00943AF8">
        <w:rPr>
          <w:rFonts w:cs="Times New Roman"/>
          <w:i/>
          <w:iCs/>
          <w:noProof/>
        </w:rPr>
        <w:t>FEMS Microbiology Reviews</w:t>
      </w:r>
      <w:r w:rsidRPr="00943AF8">
        <w:rPr>
          <w:rFonts w:cs="Times New Roman"/>
          <w:noProof/>
        </w:rPr>
        <w:t>. Oxford University Press. https://doi.org/10.1111/j.1574-6976.2012.00344.x</w:t>
      </w:r>
    </w:p>
    <w:p w14:paraId="57B062A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Mussi, M. A., Limansky, A. S., &amp; Viale, A. M. (2005). Acquisition of Resistance to Carbapenems in Multidrug-Resistant Clinical Strains of Acinetobacter baumannii: Natural Insertional Inactivation of a Gene Encoding a Member of a Novel Family of  -Barrel Outer Membrane Proteins. </w:t>
      </w:r>
      <w:r w:rsidRPr="00943AF8">
        <w:rPr>
          <w:rFonts w:cs="Times New Roman"/>
          <w:i/>
          <w:iCs/>
          <w:noProof/>
        </w:rPr>
        <w:t>Antimicrobial Agents and Chemotherapy</w:t>
      </w:r>
      <w:r w:rsidRPr="00943AF8">
        <w:rPr>
          <w:rFonts w:cs="Times New Roman"/>
          <w:noProof/>
        </w:rPr>
        <w:t xml:space="preserve">, </w:t>
      </w:r>
      <w:r w:rsidRPr="00943AF8">
        <w:rPr>
          <w:rFonts w:cs="Times New Roman"/>
          <w:i/>
          <w:iCs/>
          <w:noProof/>
        </w:rPr>
        <w:t>49</w:t>
      </w:r>
      <w:r w:rsidRPr="00943AF8">
        <w:rPr>
          <w:rFonts w:cs="Times New Roman"/>
          <w:noProof/>
        </w:rPr>
        <w:t>(4), 1432–1440. https://doi.org/10.1128/AAC.49.4.1432-1440.2005</w:t>
      </w:r>
    </w:p>
    <w:p w14:paraId="24C6C1B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NCBI RefSeq DB. (2018). Bacterial RefSeq db. Retrieved from ftp://ftp.ncbi.nlm.nih.gov/genomes/refseq/bacteria/</w:t>
      </w:r>
    </w:p>
    <w:p w14:paraId="78028A2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O’Leary, N. A., Wright, M. W., Brister, J. R., Ciufo, S., Haddad, D., McVeigh, R., … Pruitt, K. D. (2016). Reference sequence (RefSeq) database at NCBI: Current status, taxonomic expansion, and functional annotation. </w:t>
      </w:r>
      <w:r w:rsidRPr="00943AF8">
        <w:rPr>
          <w:rFonts w:cs="Times New Roman"/>
          <w:i/>
          <w:iCs/>
          <w:noProof/>
        </w:rPr>
        <w:t>Nucleic Acids Research</w:t>
      </w:r>
      <w:r w:rsidRPr="00943AF8">
        <w:rPr>
          <w:rFonts w:cs="Times New Roman"/>
          <w:noProof/>
        </w:rPr>
        <w:t>. https://doi.org/10.1093/nar/gkv1189</w:t>
      </w:r>
    </w:p>
    <w:p w14:paraId="147A0F7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Paramasivam, N., &amp; Linke, D. (2011). ClubSub-P: Cluster-Based Subcellular Localization Prediction for Gram-Negative Bacteria and Archaea. </w:t>
      </w:r>
      <w:r w:rsidRPr="00943AF8">
        <w:rPr>
          <w:rFonts w:cs="Times New Roman"/>
          <w:i/>
          <w:iCs/>
          <w:noProof/>
        </w:rPr>
        <w:t>Frontiers in Microbiology</w:t>
      </w:r>
      <w:r w:rsidRPr="00943AF8">
        <w:rPr>
          <w:rFonts w:cs="Times New Roman"/>
          <w:noProof/>
        </w:rPr>
        <w:t xml:space="preserve">, </w:t>
      </w:r>
      <w:r w:rsidRPr="00943AF8">
        <w:rPr>
          <w:rFonts w:cs="Times New Roman"/>
          <w:i/>
          <w:iCs/>
          <w:noProof/>
        </w:rPr>
        <w:t>2</w:t>
      </w:r>
      <w:r w:rsidRPr="00943AF8">
        <w:rPr>
          <w:rFonts w:cs="Times New Roman"/>
          <w:noProof/>
        </w:rPr>
        <w:t>, 218. https://doi.org/10.3389/fmicb.2011.00218</w:t>
      </w:r>
    </w:p>
    <w:p w14:paraId="29B0559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Petkau, A., Stuart-Edwards, M., Stothard, P., &amp; van Domselaar, G. (2010). Interactive microbial genome visualization with GView. </w:t>
      </w:r>
      <w:r w:rsidRPr="00943AF8">
        <w:rPr>
          <w:rFonts w:cs="Times New Roman"/>
          <w:i/>
          <w:iCs/>
          <w:noProof/>
        </w:rPr>
        <w:t>Bioinformatics</w:t>
      </w:r>
      <w:r w:rsidRPr="00943AF8">
        <w:rPr>
          <w:rFonts w:cs="Times New Roman"/>
          <w:noProof/>
        </w:rPr>
        <w:t>. https://doi.org/10.1093/bioinformatics/btq588</w:t>
      </w:r>
    </w:p>
    <w:p w14:paraId="6CD1853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Rambaut, A. (2009). Figtree.</w:t>
      </w:r>
    </w:p>
    <w:p w14:paraId="3CF12BC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binson, D. F., &amp; Foulds, L. R. (1981). Comparison of phylogenetic trees. </w:t>
      </w:r>
      <w:r w:rsidRPr="00943AF8">
        <w:rPr>
          <w:rFonts w:cs="Times New Roman"/>
          <w:i/>
          <w:iCs/>
          <w:noProof/>
        </w:rPr>
        <w:t>Mathematical Biosciences</w:t>
      </w:r>
      <w:r w:rsidRPr="00943AF8">
        <w:rPr>
          <w:rFonts w:cs="Times New Roman"/>
          <w:noProof/>
        </w:rPr>
        <w:t>. https://doi.org/10.1016/0025-5564(81)90043-2</w:t>
      </w:r>
    </w:p>
    <w:p w14:paraId="0B29818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ca, I., Espinal, P., Vila-Farrés, X., &amp; Vila, J. (2012). The Acinetobacter baumannii Oxymoron: Commensal Hospital Dweller Turned Pan-Drug-Resistant Menace. </w:t>
      </w:r>
      <w:r w:rsidRPr="00943AF8">
        <w:rPr>
          <w:rFonts w:cs="Times New Roman"/>
          <w:i/>
          <w:iCs/>
          <w:noProof/>
        </w:rPr>
        <w:t>Frontiers in Microbiology</w:t>
      </w:r>
      <w:r w:rsidRPr="00943AF8">
        <w:rPr>
          <w:rFonts w:cs="Times New Roman"/>
          <w:noProof/>
        </w:rPr>
        <w:t xml:space="preserve">, </w:t>
      </w:r>
      <w:r w:rsidRPr="00943AF8">
        <w:rPr>
          <w:rFonts w:cs="Times New Roman"/>
          <w:i/>
          <w:iCs/>
          <w:noProof/>
        </w:rPr>
        <w:t>3</w:t>
      </w:r>
      <w:r w:rsidRPr="00943AF8">
        <w:rPr>
          <w:rFonts w:cs="Times New Roman"/>
          <w:noProof/>
        </w:rPr>
        <w:t>, 148. https://doi.org/10.3389/fmicb.2012.00148</w:t>
      </w:r>
    </w:p>
    <w:p w14:paraId="525B0B2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th, A. C. J., Gonnet, G. H., &amp; Dessimoz, C. (2008). Algorithm of OMA for large-scale orthology inference. </w:t>
      </w:r>
      <w:r w:rsidRPr="00943AF8">
        <w:rPr>
          <w:rFonts w:cs="Times New Roman"/>
          <w:i/>
          <w:iCs/>
          <w:noProof/>
        </w:rPr>
        <w:t>BMC Bioinformatics</w:t>
      </w:r>
      <w:r w:rsidRPr="00943AF8">
        <w:rPr>
          <w:rFonts w:cs="Times New Roman"/>
          <w:noProof/>
        </w:rPr>
        <w:t>. https://doi.org/10.1186/1471-</w:t>
      </w:r>
      <w:r w:rsidRPr="00943AF8">
        <w:rPr>
          <w:rFonts w:cs="Times New Roman"/>
          <w:noProof/>
        </w:rPr>
        <w:lastRenderedPageBreak/>
        <w:t>2105-9-518</w:t>
      </w:r>
    </w:p>
    <w:p w14:paraId="09C6F13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arimaa, C., Peltola, M., Raulio, M., Neu, T. R., Salkinoja-Salonen, M. S., &amp; Neubauer, P. (2006). Characterization of adhesion threads of Deinococcus geothermalis as type IV pil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88</w:t>
      </w:r>
      <w:r w:rsidRPr="00943AF8">
        <w:rPr>
          <w:rFonts w:cs="Times New Roman"/>
          <w:noProof/>
        </w:rPr>
        <w:t>(19), 7016–7021. https://doi.org/10.1128/JB.00608-06</w:t>
      </w:r>
    </w:p>
    <w:p w14:paraId="301FB67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lzer, R., Joos, F., &amp; Averhoff, B. (2014). Type IV pilus biogenesis, twitching motility, and DNA uptake in Thermus thermophilus: discrete roles of antagonistic ATPases PilF, PilT1, and PilT2. </w:t>
      </w:r>
      <w:r w:rsidRPr="00943AF8">
        <w:rPr>
          <w:rFonts w:cs="Times New Roman"/>
          <w:i/>
          <w:iCs/>
          <w:noProof/>
        </w:rPr>
        <w:t>Applied and Environmental Microbiology</w:t>
      </w:r>
      <w:r w:rsidRPr="00943AF8">
        <w:rPr>
          <w:rFonts w:cs="Times New Roman"/>
          <w:noProof/>
        </w:rPr>
        <w:t xml:space="preserve">, </w:t>
      </w:r>
      <w:r w:rsidRPr="00943AF8">
        <w:rPr>
          <w:rFonts w:cs="Times New Roman"/>
          <w:i/>
          <w:iCs/>
          <w:noProof/>
        </w:rPr>
        <w:t>80</w:t>
      </w:r>
      <w:r w:rsidRPr="00943AF8">
        <w:rPr>
          <w:rFonts w:cs="Times New Roman"/>
          <w:noProof/>
        </w:rPr>
        <w:t>(2), 644–652. https://doi.org/10.1128/AEM.03218-13</w:t>
      </w:r>
    </w:p>
    <w:p w14:paraId="4BA8195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ndkvist, M. (2001). Biology of type II secretion. </w:t>
      </w:r>
      <w:r w:rsidRPr="00943AF8">
        <w:rPr>
          <w:rFonts w:cs="Times New Roman"/>
          <w:i/>
          <w:iCs/>
          <w:noProof/>
        </w:rPr>
        <w:t>Molecular Microbiology</w:t>
      </w:r>
      <w:r w:rsidRPr="00943AF8">
        <w:rPr>
          <w:rFonts w:cs="Times New Roman"/>
          <w:noProof/>
        </w:rPr>
        <w:t xml:space="preserve">, </w:t>
      </w:r>
      <w:r w:rsidRPr="00943AF8">
        <w:rPr>
          <w:rFonts w:cs="Times New Roman"/>
          <w:i/>
          <w:iCs/>
          <w:noProof/>
        </w:rPr>
        <w:t>40</w:t>
      </w:r>
      <w:r w:rsidRPr="00943AF8">
        <w:rPr>
          <w:rFonts w:cs="Times New Roman"/>
          <w:noProof/>
        </w:rPr>
        <w:t>(2), 271–283. Retrieved from http://www.ncbi.nlm.nih.gov/pubmed/11309111</w:t>
      </w:r>
    </w:p>
    <w:p w14:paraId="0AE1399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Sato, Y., Unno, Y., Kawakami, S., Ubagai, T., &amp; Ono, Y. (2018). Virulence characteristics of Acinetobacter baumannii clinical isolates vary with the expression levels of omps. https://doi.org/10.1099/jmm.0.000394</w:t>
      </w:r>
    </w:p>
    <w:p w14:paraId="7D69EEB3"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chwarzenlander, C., &amp; Averhoff, B. (2006). Characterization of DNA transport in the thermophilic bacterium Thermus thermophilus HB27. </w:t>
      </w:r>
      <w:r w:rsidRPr="00943AF8">
        <w:rPr>
          <w:rFonts w:cs="Times New Roman"/>
          <w:i/>
          <w:iCs/>
          <w:noProof/>
        </w:rPr>
        <w:t>FEBS Journal</w:t>
      </w:r>
      <w:r w:rsidRPr="00943AF8">
        <w:rPr>
          <w:rFonts w:cs="Times New Roman"/>
          <w:noProof/>
        </w:rPr>
        <w:t xml:space="preserve">, </w:t>
      </w:r>
      <w:r w:rsidRPr="00943AF8">
        <w:rPr>
          <w:rFonts w:cs="Times New Roman"/>
          <w:i/>
          <w:iCs/>
          <w:noProof/>
        </w:rPr>
        <w:t>273</w:t>
      </w:r>
      <w:r w:rsidRPr="00943AF8">
        <w:rPr>
          <w:rFonts w:cs="Times New Roman"/>
          <w:noProof/>
        </w:rPr>
        <w:t>(18), 4210–4218. https://doi.org/10.1111/j.1742-4658.2006.05416.x</w:t>
      </w:r>
    </w:p>
    <w:p w14:paraId="63F73B5E"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himodaira, H. (2002). An approximately unbiased test of phylogenetic tree selection. </w:t>
      </w:r>
      <w:r w:rsidRPr="00943AF8">
        <w:rPr>
          <w:rFonts w:cs="Times New Roman"/>
          <w:i/>
          <w:iCs/>
          <w:noProof/>
        </w:rPr>
        <w:t>Systematic Biology</w:t>
      </w:r>
      <w:r w:rsidRPr="00943AF8">
        <w:rPr>
          <w:rFonts w:cs="Times New Roman"/>
          <w:noProof/>
        </w:rPr>
        <w:t>. https://doi.org/10.1080/10635150290069913</w:t>
      </w:r>
    </w:p>
    <w:p w14:paraId="1EAD662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himodaira, H., &amp; Hasegawa, M. (2001). CONSEL: for assessing the confidence of phylogenetic tree selection. </w:t>
      </w:r>
      <w:r w:rsidRPr="00943AF8">
        <w:rPr>
          <w:rFonts w:cs="Times New Roman"/>
          <w:i/>
          <w:iCs/>
          <w:noProof/>
        </w:rPr>
        <w:t>Bioinformatics</w:t>
      </w:r>
      <w:r w:rsidRPr="00943AF8">
        <w:rPr>
          <w:rFonts w:cs="Times New Roman"/>
          <w:noProof/>
        </w:rPr>
        <w:t>. https://doi.org/10.1093/bioinformatics/17.12.1246</w:t>
      </w:r>
    </w:p>
    <w:p w14:paraId="7D35D52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iryaporn, A., Kuchma, S. L., O’Toole, G. A., &amp; Gitai, Z. (2014). Surface attachment induces </w:t>
      </w:r>
      <w:r w:rsidRPr="00943AF8">
        <w:rPr>
          <w:rFonts w:cs="Times New Roman"/>
          <w:i/>
          <w:iCs/>
          <w:noProof/>
        </w:rPr>
        <w:t>Pseudomonas aeruginosa</w:t>
      </w:r>
      <w:r w:rsidRPr="00943AF8">
        <w:rPr>
          <w:rFonts w:cs="Times New Roman"/>
          <w:noProof/>
        </w:rPr>
        <w:t xml:space="preserve"> virulence. </w:t>
      </w:r>
      <w:r w:rsidRPr="00943AF8">
        <w:rPr>
          <w:rFonts w:cs="Times New Roman"/>
          <w:i/>
          <w:iCs/>
          <w:noProof/>
        </w:rPr>
        <w:t>Proceedings of the National Academy of Sciences</w:t>
      </w:r>
      <w:r w:rsidRPr="00943AF8">
        <w:rPr>
          <w:rFonts w:cs="Times New Roman"/>
          <w:noProof/>
        </w:rPr>
        <w:t xml:space="preserve">, </w:t>
      </w:r>
      <w:r w:rsidRPr="00943AF8">
        <w:rPr>
          <w:rFonts w:cs="Times New Roman"/>
          <w:i/>
          <w:iCs/>
          <w:noProof/>
        </w:rPr>
        <w:t>111</w:t>
      </w:r>
      <w:r w:rsidRPr="00943AF8">
        <w:rPr>
          <w:rFonts w:cs="Times New Roman"/>
          <w:noProof/>
        </w:rPr>
        <w:t>(47), 16860–16865. https://doi.org/10.1073/pnas.1415712111</w:t>
      </w:r>
    </w:p>
    <w:p w14:paraId="153FA006"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tamatakis, A. (2014). RAxML version 8: A tool for phylogenetic analysis and post-analysis of large phylogenies. </w:t>
      </w:r>
      <w:r w:rsidRPr="00943AF8">
        <w:rPr>
          <w:rFonts w:cs="Times New Roman"/>
          <w:i/>
          <w:iCs/>
          <w:noProof/>
        </w:rPr>
        <w:t>Bioinformatics</w:t>
      </w:r>
      <w:r w:rsidRPr="00943AF8">
        <w:rPr>
          <w:rFonts w:cs="Times New Roman"/>
          <w:noProof/>
        </w:rPr>
        <w:t>. https://doi.org/10.1093/bioinformatics/btu033</w:t>
      </w:r>
    </w:p>
    <w:p w14:paraId="44EAD21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lastRenderedPageBreak/>
        <w:t xml:space="preserve">Stingl, K., Müller, S., Scheidgen-Kleyboldt, G., Clausen, M., &amp; Maier, B. (2010). Composite system mediates two-step DNA uptake into Helicobacter pylori. </w:t>
      </w:r>
      <w:r w:rsidRPr="00943AF8">
        <w:rPr>
          <w:rFonts w:cs="Times New Roman"/>
          <w:i/>
          <w:iCs/>
          <w:noProof/>
        </w:rPr>
        <w:t>Proceedings of the National Academy of Sciences of the United States of America</w:t>
      </w:r>
      <w:r w:rsidRPr="00943AF8">
        <w:rPr>
          <w:rFonts w:cs="Times New Roman"/>
          <w:noProof/>
        </w:rPr>
        <w:t xml:space="preserve">, </w:t>
      </w:r>
      <w:r w:rsidRPr="00943AF8">
        <w:rPr>
          <w:rFonts w:cs="Times New Roman"/>
          <w:i/>
          <w:iCs/>
          <w:noProof/>
        </w:rPr>
        <w:t>107</w:t>
      </w:r>
      <w:r w:rsidRPr="00943AF8">
        <w:rPr>
          <w:rFonts w:cs="Times New Roman"/>
          <w:noProof/>
        </w:rPr>
        <w:t>(3), 1184–1189. https://doi.org/10.1073/pnas.0909955107</w:t>
      </w:r>
    </w:p>
    <w:p w14:paraId="7F8A498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horvaldsdóttir, H., Robinson, J. T., &amp; Mesirov, J. P. (2013). Integrative Genomics Viewer (IGV): High-performance genomics data visualization and exploration. </w:t>
      </w:r>
      <w:r w:rsidRPr="00943AF8">
        <w:rPr>
          <w:rFonts w:cs="Times New Roman"/>
          <w:i/>
          <w:iCs/>
          <w:noProof/>
        </w:rPr>
        <w:t>Briefings in Bioinformatics</w:t>
      </w:r>
      <w:r w:rsidRPr="00943AF8">
        <w:rPr>
          <w:rFonts w:cs="Times New Roman"/>
          <w:noProof/>
        </w:rPr>
        <w:t>. https://doi.org/10.1093/bib/bbs017</w:t>
      </w:r>
    </w:p>
    <w:p w14:paraId="7734322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943AF8">
        <w:rPr>
          <w:rFonts w:cs="Times New Roman"/>
          <w:i/>
          <w:iCs/>
          <w:noProof/>
        </w:rPr>
        <w:t>Bioinformatics</w:t>
      </w:r>
      <w:r w:rsidRPr="00943AF8">
        <w:rPr>
          <w:rFonts w:cs="Times New Roman"/>
          <w:noProof/>
        </w:rPr>
        <w:t>. https://doi.org/10.1093/bioinformatics/btx229</w:t>
      </w:r>
    </w:p>
    <w:p w14:paraId="28743E0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ran, N.-V., Greshake Tzovaras, B., &amp; Ebersberger, I. (2018). PhyloProfile: dynamic visualization and exploration of multi-layered phylogenetic profiles. </w:t>
      </w:r>
      <w:r w:rsidRPr="00943AF8">
        <w:rPr>
          <w:rFonts w:cs="Times New Roman"/>
          <w:i/>
          <w:iCs/>
          <w:noProof/>
        </w:rPr>
        <w:t>Bioinformatics</w:t>
      </w:r>
      <w:r w:rsidRPr="00943AF8">
        <w:rPr>
          <w:rFonts w:cs="Times New Roman"/>
          <w:noProof/>
        </w:rPr>
        <w:t>. https://doi.org/10.1101/302109</w:t>
      </w:r>
    </w:p>
    <w:p w14:paraId="0E7D9B1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eber, B. S., Harding, C. M., &amp; Feldman, M. F. (2015). Pathogenic Acinetobacter: from the Cell Surface to Infinity and Beyond.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98</w:t>
      </w:r>
      <w:r w:rsidRPr="00943AF8">
        <w:rPr>
          <w:rFonts w:cs="Times New Roman"/>
          <w:noProof/>
        </w:rPr>
        <w:t>(6), 880–887. https://doi.org/10.1128/JB.00906-15</w:t>
      </w:r>
    </w:p>
    <w:p w14:paraId="03B3B2C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hittaker, C. A., &amp; Hynes, R. O. (2002). Distribution and Evolution of von Willebrand/Integrin A Domains: Widely Dispersed Domains with Roles in Cell Adhesion and Elsewhere. </w:t>
      </w:r>
      <w:r w:rsidRPr="00943AF8">
        <w:rPr>
          <w:rFonts w:cs="Times New Roman"/>
          <w:i/>
          <w:iCs/>
          <w:noProof/>
        </w:rPr>
        <w:t>Molecular Biology of the Cell</w:t>
      </w:r>
      <w:r w:rsidRPr="00943AF8">
        <w:rPr>
          <w:rFonts w:cs="Times New Roman"/>
          <w:noProof/>
        </w:rPr>
        <w:t xml:space="preserve">, </w:t>
      </w:r>
      <w:r w:rsidRPr="00943AF8">
        <w:rPr>
          <w:rFonts w:cs="Times New Roman"/>
          <w:i/>
          <w:iCs/>
          <w:noProof/>
        </w:rPr>
        <w:t>13</w:t>
      </w:r>
      <w:r w:rsidRPr="00943AF8">
        <w:rPr>
          <w:rFonts w:cs="Times New Roman"/>
          <w:noProof/>
        </w:rPr>
        <w:t>(10), 3369–3387. https://doi.org/10.1091/mbc.e02-05-0259</w:t>
      </w:r>
    </w:p>
    <w:p w14:paraId="1FDF161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ilharm, G., Piesker, J., Laue, M., &amp; Skiebe, E. (2013). DNA Uptake by the nosocomial pathogen acinetobacter baumannii occurs during movement along wet surfaces. </w:t>
      </w:r>
      <w:r w:rsidRPr="00943AF8">
        <w:rPr>
          <w:rFonts w:cs="Times New Roman"/>
          <w:i/>
          <w:iCs/>
          <w:noProof/>
        </w:rPr>
        <w:t>Journal of Bacteriology</w:t>
      </w:r>
      <w:r w:rsidRPr="00943AF8">
        <w:rPr>
          <w:rFonts w:cs="Times New Roman"/>
          <w:noProof/>
        </w:rPr>
        <w:t>. https://doi.org/10.1128/JB.00754-13</w:t>
      </w:r>
    </w:p>
    <w:p w14:paraId="4C5F9CB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Yu, C.-S., Chen, Y.-C., Lu, C.-H., &amp; Hwang, J.-K. (2006). Prediction of protein subcellular localization. </w:t>
      </w:r>
      <w:r w:rsidRPr="00943AF8">
        <w:rPr>
          <w:rFonts w:cs="Times New Roman"/>
          <w:i/>
          <w:iCs/>
          <w:noProof/>
        </w:rPr>
        <w:t>Proteins: Structure, Function, and Bioinformatics</w:t>
      </w:r>
      <w:r w:rsidRPr="00943AF8">
        <w:rPr>
          <w:rFonts w:cs="Times New Roman"/>
          <w:noProof/>
        </w:rPr>
        <w:t xml:space="preserve">, </w:t>
      </w:r>
      <w:r w:rsidRPr="00943AF8">
        <w:rPr>
          <w:rFonts w:cs="Times New Roman"/>
          <w:i/>
          <w:iCs/>
          <w:noProof/>
        </w:rPr>
        <w:t>64</w:t>
      </w:r>
      <w:r w:rsidRPr="00943AF8">
        <w:rPr>
          <w:rFonts w:cs="Times New Roman"/>
          <w:noProof/>
        </w:rPr>
        <w:t>(3), 643–651. https://doi.org/10.1002/prot.21018</w:t>
      </w:r>
    </w:p>
    <w:p w14:paraId="0B0B0374" w14:textId="77777777" w:rsidR="00943AF8" w:rsidRPr="00943AF8" w:rsidRDefault="00943AF8" w:rsidP="00943AF8">
      <w:pPr>
        <w:widowControl w:val="0"/>
        <w:autoSpaceDE w:val="0"/>
        <w:autoSpaceDN w:val="0"/>
        <w:adjustRightInd w:val="0"/>
        <w:ind w:left="480" w:hanging="480"/>
        <w:rPr>
          <w:noProof/>
        </w:rPr>
      </w:pPr>
      <w:r w:rsidRPr="00943AF8">
        <w:rPr>
          <w:rFonts w:cs="Times New Roman"/>
          <w:noProof/>
        </w:rPr>
        <w:t xml:space="preserve">Zhu, Q., Kosoy, M., &amp; Dittmar, K. (2014). HGTector: an automated method </w:t>
      </w:r>
      <w:r w:rsidRPr="00943AF8">
        <w:rPr>
          <w:rFonts w:cs="Times New Roman"/>
          <w:noProof/>
        </w:rPr>
        <w:lastRenderedPageBreak/>
        <w:t xml:space="preserve">facilitating genome-wide discovery of putative horizontal gene transfers. </w:t>
      </w:r>
      <w:r w:rsidRPr="00943AF8">
        <w:rPr>
          <w:rFonts w:cs="Times New Roman"/>
          <w:i/>
          <w:iCs/>
          <w:noProof/>
        </w:rPr>
        <w:t>BMC Genomics</w:t>
      </w:r>
      <w:r w:rsidRPr="00943AF8">
        <w:rPr>
          <w:rFonts w:cs="Times New Roman"/>
          <w:noProof/>
        </w:rPr>
        <w:t>. https://doi.org/10.1186/1471-2164-15-717</w:t>
      </w:r>
    </w:p>
    <w:p w14:paraId="3E3C03EE" w14:textId="1682A2E7" w:rsidR="00DF7D95" w:rsidRPr="00DF7D95" w:rsidRDefault="00DF7D95" w:rsidP="00943AF8">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6" w:name="_Toc528762485"/>
      <w:r>
        <w:lastRenderedPageBreak/>
        <w:t>Appendix</w:t>
      </w:r>
      <w:bookmarkEnd w:id="226"/>
    </w:p>
    <w:p w14:paraId="314E7536" w14:textId="0CA520D9" w:rsidR="007B5696" w:rsidRDefault="007B5696" w:rsidP="004841C0">
      <w:pPr>
        <w:pStyle w:val="Heading3"/>
        <w:numPr>
          <w:ilvl w:val="0"/>
          <w:numId w:val="0"/>
        </w:numPr>
      </w:pPr>
      <w:bookmarkStart w:id="227" w:name="_Toc528762486"/>
      <w:r>
        <w:t>Tables</w:t>
      </w:r>
      <w:bookmarkEnd w:id="227"/>
    </w:p>
    <w:p w14:paraId="408F5478" w14:textId="7E163114" w:rsidR="00B66147" w:rsidRDefault="00B66147" w:rsidP="00492CB5">
      <w:pPr>
        <w:pStyle w:val="Caption"/>
        <w:keepNext/>
        <w:spacing w:after="0"/>
      </w:pPr>
      <w:bookmarkStart w:id="228"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8"/>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9"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9"/>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30"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30"/>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31"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31"/>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32"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32"/>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33"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33"/>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34" w:name="_Ref528748055"/>
      <w:bookmarkStart w:id="235" w:name="_Ref528748063"/>
      <w:bookmarkStart w:id="236" w:name="_Toc528762487"/>
      <w:r>
        <w:rPr>
          <w:noProof/>
        </w:rPr>
        <w:lastRenderedPageBreak/>
        <mc:AlternateContent>
          <mc:Choice Requires="wps">
            <w:drawing>
              <wp:anchor distT="0" distB="0" distL="114300" distR="114300" simplePos="0" relativeHeight="251728896" behindDoc="0" locked="0" layoutInCell="1" allowOverlap="1" wp14:anchorId="02662425" wp14:editId="3224EF13">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BB5896" w:rsidRPr="00E479B1" w:rsidRDefault="00BB5896" w:rsidP="00354E1B">
                            <w:pPr>
                              <w:pStyle w:val="Caption"/>
                              <w:rPr>
                                <w:b/>
                                <w:noProof/>
                                <w:color w:val="000000" w:themeColor="text1"/>
                              </w:rPr>
                            </w:pPr>
                            <w:bookmarkStart w:id="237"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7"/>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58" type="#_x0000_t202" style="position:absolute;left:0;text-align:left;margin-left:31.9pt;margin-top:268.15pt;width:361.15pt;height:.0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" stroked="f">
                <v:textbox style="mso-fit-shape-to-text:t" inset="0,0,0,0">
                  <w:txbxContent>
                    <w:p w14:paraId="4CFF82B6" w14:textId="65B10167" w:rsidR="00BB5896" w:rsidRPr="00E479B1" w:rsidRDefault="00BB5896" w:rsidP="00354E1B">
                      <w:pPr>
                        <w:pStyle w:val="Caption"/>
                        <w:rPr>
                          <w:b/>
                          <w:noProof/>
                          <w:color w:val="000000" w:themeColor="text1"/>
                        </w:rPr>
                      </w:pPr>
                      <w:bookmarkStart w:id="238"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8"/>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26848" behindDoc="0" locked="0" layoutInCell="1" allowOverlap="1" wp14:anchorId="148A82F3" wp14:editId="4DF4787B">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34"/>
      <w:bookmarkEnd w:id="235"/>
      <w:bookmarkEnd w:id="236"/>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36BED296">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9">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9"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9"/>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79424" behindDoc="0" locked="0" layoutInCell="1" allowOverlap="1" wp14:anchorId="4D6BA8B8" wp14:editId="51A19E68">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0">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BB5896" w:rsidRPr="007A18F7" w:rsidRDefault="00BB5896" w:rsidP="007A18F7">
                              <w:pPr>
                                <w:pStyle w:val="Caption"/>
                                <w:rPr>
                                  <w:noProof/>
                                  <w:color w:val="000000" w:themeColor="text1"/>
                                </w:rPr>
                              </w:pPr>
                              <w:bookmarkStart w:id="240" w:name="_Ref528591912"/>
                              <w:bookmarkStart w:id="241"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40"/>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9" style="position:absolute;left:0;text-align:left;margin-left:-36.05pt;margin-top:4.9pt;width:472.95pt;height:427.45pt;z-index:25187942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BjyObJ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60"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1" o:title="" cropbottom="5592f"/>
                </v:shape>
                <v:shape id="Text Box 21" o:spid="_x0000_s1161"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BB5896" w:rsidRPr="007A18F7" w:rsidRDefault="00BB5896" w:rsidP="007A18F7">
                        <w:pPr>
                          <w:pStyle w:val="Caption"/>
                          <w:rPr>
                            <w:noProof/>
                            <w:color w:val="000000" w:themeColor="text1"/>
                          </w:rPr>
                        </w:pPr>
                        <w:bookmarkStart w:id="242" w:name="_Ref528591912"/>
                        <w:bookmarkStart w:id="243"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42"/>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3"/>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85568" behindDoc="0" locked="0" layoutInCell="1" allowOverlap="1" wp14:anchorId="72E946E6" wp14:editId="4046D46C">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22">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23">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4">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5"/>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6"/>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7"/>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62" style="position:absolute;left:0;text-align:left;margin-left:-19.45pt;margin-top:49.85pt;width:462.15pt;height:672.95pt;z-index:251885568;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">
                <v:shape id="Picture 87" o:spid="_x0000_s1163"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8" o:title=""/>
                </v:shape>
                <v:shape id="Picture 88" o:spid="_x0000_s1164"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9" o:title=""/>
                </v:shape>
                <v:shape id="Picture 89" o:spid="_x0000_s1165"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0" o:title=""/>
                </v:shape>
                <v:shape id="Picture 90" o:spid="_x0000_s1166"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1" o:title=""/>
                </v:shape>
                <v:shape id="Picture 92" o:spid="_x0000_s1167"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2" o:title="" cropleft="11899f" cropright="11806f"/>
                  <o:lock v:ext="edit" aspectratio="f"/>
                </v:shape>
                <v:shape id="Picture 93" o:spid="_x0000_s1168"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3" o:title="" croptop="23080f" cropbottom="24299f" cropleft="1883f" cropright="830f"/>
                  <o:lock v:ext="edit" aspectratio="f"/>
                </v:shape>
                <v:shape id="TextBox 16" o:spid="_x0000_s1169"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70"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71"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72"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73"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74"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75"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6"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77"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87616" behindDoc="0" locked="0" layoutInCell="1" allowOverlap="1" wp14:anchorId="173827D7" wp14:editId="78500880">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4"/>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5"/>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6"/>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7"/>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8"/>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78" style="position:absolute;left:0;text-align:left;margin-left:-10.85pt;margin-top:56.85pt;width:460.7pt;height:670.75pt;z-index:251887616;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cAepAF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79"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9" o:title=""/>
                </v:shape>
                <v:shape id="Picture 106" o:spid="_x0000_s1180"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0" o:title=""/>
                </v:shape>
                <v:shape id="Picture 107" o:spid="_x0000_s1181"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1" o:title=""/>
                </v:shape>
                <v:shape id="Picture 108" o:spid="_x0000_s1182"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2" o:title=""/>
                </v:shape>
                <v:shape id="TextBox 11" o:spid="_x0000_s1183"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84"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85"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86"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3" o:title="" croptop="23080f" cropbottom="24299f" cropleft="2246f" cropright="830f"/>
                  <o:lock v:ext="edit" aspectratio="f"/>
                </v:shape>
                <v:shape id="TextBox 20" o:spid="_x0000_s1187"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88"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9"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90"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91"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92"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93"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00928" behindDoc="0" locked="0" layoutInCell="1" allowOverlap="1" wp14:anchorId="00FE0A2A" wp14:editId="31630B77">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4"/>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5"/>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6"/>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7"/>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8"/>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94" style="position:absolute;margin-left:-11.55pt;margin-top:57.3pt;width:470.1pt;height:670.85pt;z-index:25190092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">
                <v:shape id="TextBox 1" o:spid="_x0000_s1195"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96"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97"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98"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9"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00"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201"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9" o:title=""/>
                </v:shape>
                <v:shape id="Picture 129" o:spid="_x0000_s1202"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0" o:title=""/>
                </v:shape>
                <v:shape id="Picture 130" o:spid="_x0000_s1203"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1" o:title=""/>
                </v:shape>
                <v:shape id="Picture 131" o:spid="_x0000_s1204"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2" o:title=""/>
                </v:shape>
                <v:shape id="Picture 132" o:spid="_x0000_s1205"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3" o:title="" cropleft="12496f" cropright="12662f"/>
                </v:shape>
                <v:shape id="Picture 133" o:spid="_x0000_s1206"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207"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08"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9"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898880" behindDoc="0" locked="0" layoutInCell="1" allowOverlap="1" wp14:anchorId="616620C9" wp14:editId="3FBB9C89">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4"/>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5"/>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6"/>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7"/>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8"/>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10" style="position:absolute;left:0;text-align:left;margin-left:-13.6pt;margin-top:56.45pt;width:474.9pt;height:671.6pt;z-index:251898880;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">
                <v:shape id="TextBox 11" o:spid="_x0000_s1211"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12"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13"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14"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15"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16"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9" o:title=""/>
                </v:shape>
                <v:shape id="TextBox 18" o:spid="_x0000_s1217"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18"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0" o:title=""/>
                </v:shape>
                <v:shape id="Picture 146" o:spid="_x0000_s1219"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1" o:title=""/>
                </v:shape>
                <v:shape id="Picture 147" o:spid="_x0000_s1220"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2" o:title=""/>
                </v:shape>
                <v:shape id="Picture 148" o:spid="_x0000_s1221"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3" o:title="" cropleft="12079f" cropright="11788f"/>
                </v:shape>
                <v:shape id="Picture 149" o:spid="_x0000_s1222"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23"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24"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25"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894784" behindDoc="0" locked="0" layoutInCell="1" allowOverlap="1" wp14:anchorId="772163B0" wp14:editId="1B71187A">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4"/>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5"/>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6"/>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7"/>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8"/>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26" style="position:absolute;margin-left:-11.9pt;margin-top:55.7pt;width:461.85pt;height:672.35pt;z-index:251894784;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">
                <v:shape id="TextBox 1" o:spid="_x0000_s1227"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28"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9"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0"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1"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2"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33"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9" o:title=""/>
                </v:shape>
                <v:shape id="Picture 161" o:spid="_x0000_s1234"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0" o:title=""/>
                </v:shape>
                <v:shape id="Picture 162" o:spid="_x0000_s1235"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1" o:title="" cropleft="12003f" cropright="11864f"/>
                </v:shape>
                <v:shape id="Picture 163" o:spid="_x0000_s1236"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2" o:title=""/>
                </v:shape>
                <v:shape id="Picture 164" o:spid="_x0000_s1237"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3" o:title=""/>
                </v:shape>
                <v:shape id="Picture 165" o:spid="_x0000_s1238"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9"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0"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1"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896832" behindDoc="0" locked="0" layoutInCell="1" allowOverlap="1" wp14:anchorId="106717BA" wp14:editId="5CC4B897">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4"/>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5"/>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6"/>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7"/>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8"/>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42" style="position:absolute;margin-left:-12.3pt;margin-top:57.55pt;width:461.85pt;height:670.4pt;z-index:251896832;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">
                <v:shape id="TextBox 2" o:spid="_x0000_s1243"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4"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5"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6"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7"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48"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9"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50"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9" o:title=""/>
                </v:shape>
                <v:shape id="Picture 178" o:spid="_x0000_s1251"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0" o:title=""/>
                </v:shape>
                <v:shape id="Picture 179" o:spid="_x0000_s1252"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1" o:title=""/>
                </v:shape>
                <v:shape id="Picture 180" o:spid="_x0000_s1253"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2" o:title=""/>
                </v:shape>
                <v:shape id="Picture 181" o:spid="_x0000_s1254"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3" o:title="" cropleft="12544f" cropright="12800f"/>
                </v:shape>
                <v:shape id="TextBox 22" o:spid="_x0000_s1255"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6"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7"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07072" behindDoc="0" locked="0" layoutInCell="1" allowOverlap="1" wp14:anchorId="50FE46BF" wp14:editId="01EA6282">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4"/>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5"/>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6"/>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7"/>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8"/>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9"/>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58" style="position:absolute;left:0;text-align:left;margin-left:-13.1pt;margin-top:56.1pt;width:456.7pt;height:672.3pt;z-index:25190707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">
                <v:shape id="TextBox 1" o:spid="_x0000_s1259"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60"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1"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2"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3"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4"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65"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0" o:title=""/>
                </v:shape>
                <v:shape id="Picture 225" o:spid="_x0000_s1266"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1" o:title=""/>
                </v:shape>
                <v:shape id="Picture 226" o:spid="_x0000_s1267"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2" o:title=""/>
                </v:shape>
                <v:shape id="Picture 227" o:spid="_x0000_s1268"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3" o:title=""/>
                </v:shape>
                <v:shape id="Picture 228" o:spid="_x0000_s1269"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4" o:title="" cropleft="12234f" cropright="12080f"/>
                </v:shape>
                <v:shape id="Picture 229" o:spid="_x0000_s1270"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5" o:title="" croptop="22705f" cropbottom="23449f" cropleft="2052f"/>
                  <o:lock v:ext="edit" aspectratio="f"/>
                </v:shape>
                <v:shape id="TextBox 22" o:spid="_x0000_s1271"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72"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3"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09120" behindDoc="0" locked="0" layoutInCell="1" allowOverlap="1" wp14:anchorId="68B90A0E" wp14:editId="17D1CD0D">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6"/>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7"/>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8"/>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9"/>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0"/>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74" style="position:absolute;left:0;text-align:left;margin-left:-11.4pt;margin-top:58.2pt;width:457.1pt;height:670.15pt;z-index:25190912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">
                <v:shape id="TextBox 2" o:spid="_x0000_s1275"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6"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7"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8"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9"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0"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1"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82"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83"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84"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1" o:title=""/>
                </v:shape>
                <v:shape id="Picture 276" o:spid="_x0000_s1285"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2" o:title=""/>
                </v:shape>
                <v:shape id="Picture 277" o:spid="_x0000_s1286"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3" o:title=""/>
                </v:shape>
                <v:shape id="Picture 278" o:spid="_x0000_s1287"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4" o:title=""/>
                </v:shape>
                <v:shape id="Picture 279" o:spid="_x0000_s1288"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5" o:title="" croptop="23486f" cropbottom="23507f" cropleft="1910f"/>
                  <o:lock v:ext="edit" aspectratio="f"/>
                </v:shape>
                <v:shape id="TextBox 24" o:spid="_x0000_s1289"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11168" behindDoc="0" locked="0" layoutInCell="1" allowOverlap="1" wp14:anchorId="1A8AB894" wp14:editId="66B42B90">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6"/>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7"/>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8"/>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9"/>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0"/>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1"/>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90" style="position:absolute;left:0;text-align:left;margin-left:-12pt;margin-top:56.3pt;width:458.2pt;height:671.6pt;z-index:25191116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">
                <v:shape id="TextBox 2" o:spid="_x0000_s1291"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2"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3"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4"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5"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6"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7"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98"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9"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2" o:title=""/>
                </v:shape>
                <v:shape id="Picture 291" o:spid="_x0000_s1300"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3" o:title=""/>
                </v:shape>
                <v:shape id="Picture 292" o:spid="_x0000_s1301"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4" o:title="" cropleft="12273f" cropright="13070f"/>
                </v:shape>
                <v:shape id="Picture 293" o:spid="_x0000_s1302"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5" o:title=""/>
                </v:shape>
                <v:shape id="Picture 294" o:spid="_x0000_s1303"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6" o:title=""/>
                </v:shape>
                <v:shape id="TextBox 12" o:spid="_x0000_s1304"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05"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7"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44" w:name="_Toc528762488"/>
      <w:r>
        <w:lastRenderedPageBreak/>
        <w:t>Acknowledgements</w:t>
      </w:r>
      <w:bookmarkEnd w:id="244"/>
    </w:p>
    <w:p w14:paraId="446800D9" w14:textId="42D4F162" w:rsidR="00A41B63" w:rsidRPr="00A41B63" w:rsidRDefault="00A41B63" w:rsidP="007B5696">
      <w:pPr>
        <w:pStyle w:val="Heading1"/>
        <w:numPr>
          <w:ilvl w:val="0"/>
          <w:numId w:val="0"/>
        </w:numPr>
      </w:pPr>
      <w:bookmarkStart w:id="245" w:name="_Toc528762489"/>
      <w:r>
        <w:t>Curriculum Vitae</w:t>
      </w:r>
      <w:bookmarkEnd w:id="245"/>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5" w:author="Sachli Zafari" w:date="2018-09-05T16:46:00Z" w:initials="0">
    <w:p w14:paraId="2A132A96" w14:textId="29EC9DC8" w:rsidR="00BB5896" w:rsidRDefault="00BB5896">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10AF9C" w14:textId="77777777" w:rsidR="00FC0697" w:rsidRDefault="00FC0697" w:rsidP="00104AE7">
      <w:pPr>
        <w:spacing w:line="240" w:lineRule="auto"/>
      </w:pPr>
      <w:r>
        <w:separator/>
      </w:r>
    </w:p>
  </w:endnote>
  <w:endnote w:type="continuationSeparator" w:id="0">
    <w:p w14:paraId="2C9C477A" w14:textId="77777777" w:rsidR="00FC0697" w:rsidRDefault="00FC0697"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BB5896" w:rsidRDefault="00BB58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BB5896" w:rsidRDefault="00BB5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FD3EE" w14:textId="77777777" w:rsidR="00FC0697" w:rsidRDefault="00FC0697" w:rsidP="00104AE7">
      <w:pPr>
        <w:spacing w:line="240" w:lineRule="auto"/>
      </w:pPr>
      <w:r>
        <w:separator/>
      </w:r>
    </w:p>
  </w:footnote>
  <w:footnote w:type="continuationSeparator" w:id="0">
    <w:p w14:paraId="3133D389" w14:textId="77777777" w:rsidR="00FC0697" w:rsidRDefault="00FC0697"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BB5896" w:rsidRDefault="00BB5896">
    <w:pPr>
      <w:pStyle w:val="Header"/>
    </w:pPr>
  </w:p>
  <w:p w14:paraId="6C8DF0F9" w14:textId="77777777" w:rsidR="00BB5896" w:rsidRDefault="00BB58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AC"/>
    <w:rsid w:val="000D71E2"/>
    <w:rsid w:val="000E2B33"/>
    <w:rsid w:val="000F0595"/>
    <w:rsid w:val="000F595E"/>
    <w:rsid w:val="000F6272"/>
    <w:rsid w:val="00100949"/>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909"/>
    <w:rsid w:val="00147D8A"/>
    <w:rsid w:val="001535FF"/>
    <w:rsid w:val="00154F31"/>
    <w:rsid w:val="001551FD"/>
    <w:rsid w:val="00155312"/>
    <w:rsid w:val="0015651C"/>
    <w:rsid w:val="00156C55"/>
    <w:rsid w:val="001570EF"/>
    <w:rsid w:val="00157E39"/>
    <w:rsid w:val="001613DF"/>
    <w:rsid w:val="0016488B"/>
    <w:rsid w:val="0016612A"/>
    <w:rsid w:val="001737D1"/>
    <w:rsid w:val="00190F7D"/>
    <w:rsid w:val="00194C08"/>
    <w:rsid w:val="00196877"/>
    <w:rsid w:val="001A0270"/>
    <w:rsid w:val="001A2AE7"/>
    <w:rsid w:val="001A31A6"/>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0D27"/>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A1099"/>
    <w:rsid w:val="003B0972"/>
    <w:rsid w:val="003B167D"/>
    <w:rsid w:val="003B3568"/>
    <w:rsid w:val="003B3B15"/>
    <w:rsid w:val="003B494D"/>
    <w:rsid w:val="003B5BFC"/>
    <w:rsid w:val="003B67FC"/>
    <w:rsid w:val="003C1165"/>
    <w:rsid w:val="003C595F"/>
    <w:rsid w:val="003D10A2"/>
    <w:rsid w:val="003D2761"/>
    <w:rsid w:val="003D2B7C"/>
    <w:rsid w:val="003D43E2"/>
    <w:rsid w:val="003D5BB6"/>
    <w:rsid w:val="003D6CF1"/>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0C6"/>
    <w:rsid w:val="00403311"/>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14FA8"/>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3FD3"/>
    <w:rsid w:val="005C5920"/>
    <w:rsid w:val="005C72CF"/>
    <w:rsid w:val="005D07B0"/>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0FCA"/>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B2093"/>
    <w:rsid w:val="006C16A0"/>
    <w:rsid w:val="006C1E90"/>
    <w:rsid w:val="006C4E2E"/>
    <w:rsid w:val="006C549C"/>
    <w:rsid w:val="006D49B9"/>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4B3"/>
    <w:rsid w:val="008C6103"/>
    <w:rsid w:val="008D18B5"/>
    <w:rsid w:val="008D3C24"/>
    <w:rsid w:val="008D7E87"/>
    <w:rsid w:val="008E1F1C"/>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3AF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A4ECF"/>
    <w:rsid w:val="009A5B30"/>
    <w:rsid w:val="009B0D31"/>
    <w:rsid w:val="009B1107"/>
    <w:rsid w:val="009B4433"/>
    <w:rsid w:val="009C1191"/>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490"/>
    <w:rsid w:val="00A10D7F"/>
    <w:rsid w:val="00A164ED"/>
    <w:rsid w:val="00A170FF"/>
    <w:rsid w:val="00A20C9F"/>
    <w:rsid w:val="00A23FB6"/>
    <w:rsid w:val="00A25306"/>
    <w:rsid w:val="00A26E90"/>
    <w:rsid w:val="00A276D9"/>
    <w:rsid w:val="00A30FDB"/>
    <w:rsid w:val="00A41B63"/>
    <w:rsid w:val="00A427F0"/>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3FF0"/>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4F4C"/>
    <w:rsid w:val="00BF5E3B"/>
    <w:rsid w:val="00C03BDD"/>
    <w:rsid w:val="00C0449D"/>
    <w:rsid w:val="00C0515A"/>
    <w:rsid w:val="00C061D3"/>
    <w:rsid w:val="00C074A7"/>
    <w:rsid w:val="00C112D9"/>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52F68"/>
    <w:rsid w:val="00C54CA0"/>
    <w:rsid w:val="00C5530C"/>
    <w:rsid w:val="00C563C1"/>
    <w:rsid w:val="00C57704"/>
    <w:rsid w:val="00C607F6"/>
    <w:rsid w:val="00C62D43"/>
    <w:rsid w:val="00C67BF8"/>
    <w:rsid w:val="00C7142B"/>
    <w:rsid w:val="00C73EBC"/>
    <w:rsid w:val="00C74C2F"/>
    <w:rsid w:val="00C808EE"/>
    <w:rsid w:val="00C82357"/>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2959"/>
    <w:rsid w:val="00DB387A"/>
    <w:rsid w:val="00DC0C4A"/>
    <w:rsid w:val="00DD1B88"/>
    <w:rsid w:val="00DD21B9"/>
    <w:rsid w:val="00DD238D"/>
    <w:rsid w:val="00DD3086"/>
    <w:rsid w:val="00DD38FC"/>
    <w:rsid w:val="00DD528E"/>
    <w:rsid w:val="00DD66F6"/>
    <w:rsid w:val="00DD6FAA"/>
    <w:rsid w:val="00DD77C3"/>
    <w:rsid w:val="00DD7D92"/>
    <w:rsid w:val="00DD7E19"/>
    <w:rsid w:val="00DE1DB6"/>
    <w:rsid w:val="00DE2523"/>
    <w:rsid w:val="00DE3CCD"/>
    <w:rsid w:val="00DF4539"/>
    <w:rsid w:val="00DF7D95"/>
    <w:rsid w:val="00E00DA6"/>
    <w:rsid w:val="00E04E8B"/>
    <w:rsid w:val="00E0674A"/>
    <w:rsid w:val="00E0738D"/>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5B71"/>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4C92"/>
    <w:rsid w:val="00F17C29"/>
    <w:rsid w:val="00F21B03"/>
    <w:rsid w:val="00F33821"/>
    <w:rsid w:val="00F36A2C"/>
    <w:rsid w:val="00F42B6F"/>
    <w:rsid w:val="00F4664E"/>
    <w:rsid w:val="00F53B5D"/>
    <w:rsid w:val="00F54E30"/>
    <w:rsid w:val="00F56934"/>
    <w:rsid w:val="00F56ECE"/>
    <w:rsid w:val="00F57882"/>
    <w:rsid w:val="00F610ED"/>
    <w:rsid w:val="00F62ACA"/>
    <w:rsid w:val="00F63D00"/>
    <w:rsid w:val="00F739A7"/>
    <w:rsid w:val="00F76562"/>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3A2E"/>
    <w:rsid w:val="00FA7D15"/>
    <w:rsid w:val="00FB0092"/>
    <w:rsid w:val="00FB3F14"/>
    <w:rsid w:val="00FB7061"/>
    <w:rsid w:val="00FB71AA"/>
    <w:rsid w:val="00FB763E"/>
    <w:rsid w:val="00FB77F6"/>
    <w:rsid w:val="00FC0697"/>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82512">
      <w:bodyDiv w:val="1"/>
      <w:marLeft w:val="0"/>
      <w:marRight w:val="0"/>
      <w:marTop w:val="0"/>
      <w:marBottom w:val="0"/>
      <w:divBdr>
        <w:top w:val="none" w:sz="0" w:space="0" w:color="auto"/>
        <w:left w:val="none" w:sz="0" w:space="0" w:color="auto"/>
        <w:bottom w:val="none" w:sz="0" w:space="0" w:color="auto"/>
        <w:right w:val="none" w:sz="0" w:space="0" w:color="auto"/>
      </w:divBdr>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554080298">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microsoft.com/office/2016/09/relationships/commentsIds" Target="commentsIds.xm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emf"/><Relationship Id="rId159" Type="http://schemas.openxmlformats.org/officeDocument/2006/relationships/image" Target="media/image134.emf"/><Relationship Id="rId170" Type="http://schemas.openxmlformats.org/officeDocument/2006/relationships/image" Target="media/image145.emf"/><Relationship Id="rId191" Type="http://schemas.openxmlformats.org/officeDocument/2006/relationships/image" Target="media/image166.emf"/><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emf"/><Relationship Id="rId149" Type="http://schemas.openxmlformats.org/officeDocument/2006/relationships/image" Target="media/image124.emf"/><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emf"/><Relationship Id="rId181" Type="http://schemas.openxmlformats.org/officeDocument/2006/relationships/image" Target="media/image156.emf"/><Relationship Id="rId216" Type="http://schemas.openxmlformats.org/officeDocument/2006/relationships/image" Target="media/image191.emf"/><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tiff"/><Relationship Id="rId139" Type="http://schemas.openxmlformats.org/officeDocument/2006/relationships/image" Target="media/image114.emf"/><Relationship Id="rId85" Type="http://schemas.openxmlformats.org/officeDocument/2006/relationships/image" Target="media/image63.(null)"/><Relationship Id="rId150" Type="http://schemas.openxmlformats.org/officeDocument/2006/relationships/image" Target="media/image125.emf"/><Relationship Id="rId171" Type="http://schemas.openxmlformats.org/officeDocument/2006/relationships/image" Target="media/image146.png"/><Relationship Id="rId192" Type="http://schemas.openxmlformats.org/officeDocument/2006/relationships/image" Target="media/image167.emf"/><Relationship Id="rId206" Type="http://schemas.openxmlformats.org/officeDocument/2006/relationships/image" Target="media/image181.(null)"/><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emf"/><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emf"/><Relationship Id="rId161" Type="http://schemas.openxmlformats.org/officeDocument/2006/relationships/image" Target="media/image136.emf"/><Relationship Id="rId182" Type="http://schemas.openxmlformats.org/officeDocument/2006/relationships/image" Target="media/image157.emf"/><Relationship Id="rId217" Type="http://schemas.openxmlformats.org/officeDocument/2006/relationships/image" Target="media/image192.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em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null)"/><Relationship Id="rId13" Type="http://schemas.openxmlformats.org/officeDocument/2006/relationships/hyperlink" Target="file:////Users/sachli/Documents/PhD/PhD-thesis/PhD-thesis-v1.docx" TargetMode="External"/><Relationship Id="rId109" Type="http://schemas.openxmlformats.org/officeDocument/2006/relationships/image" Target="media/image87.emf"/><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png"/><Relationship Id="rId218" Type="http://schemas.openxmlformats.org/officeDocument/2006/relationships/fontTable" Target="fontTable.xml"/><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8.emf"/><Relationship Id="rId131" Type="http://schemas.openxmlformats.org/officeDocument/2006/relationships/image" Target="media/image106.emf"/><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png"/><Relationship Id="rId208" Type="http://schemas.openxmlformats.org/officeDocument/2006/relationships/image" Target="media/image183.png"/><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png"/><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null)"/><Relationship Id="rId189" Type="http://schemas.openxmlformats.org/officeDocument/2006/relationships/image" Target="media/image164.(null)"/><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189.png"/><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microsoft.com/office/2011/relationships/commentsExtended" Target="commentsExtended.xml"/><Relationship Id="rId137" Type="http://schemas.openxmlformats.org/officeDocument/2006/relationships/image" Target="media/image112.(null)"/><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png"/><Relationship Id="rId153" Type="http://schemas.openxmlformats.org/officeDocument/2006/relationships/image" Target="media/image128.png"/><Relationship Id="rId174" Type="http://schemas.openxmlformats.org/officeDocument/2006/relationships/image" Target="media/image149.(null)"/><Relationship Id="rId179" Type="http://schemas.openxmlformats.org/officeDocument/2006/relationships/image" Target="media/image154.emf"/><Relationship Id="rId195" Type="http://schemas.openxmlformats.org/officeDocument/2006/relationships/image" Target="media/image170.emf"/><Relationship Id="rId209" Type="http://schemas.openxmlformats.org/officeDocument/2006/relationships/image" Target="media/image184.(null)"/><Relationship Id="rId190" Type="http://schemas.openxmlformats.org/officeDocument/2006/relationships/image" Target="media/image165.emf"/><Relationship Id="rId204" Type="http://schemas.openxmlformats.org/officeDocument/2006/relationships/image" Target="media/image179.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emf"/><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null)"/><Relationship Id="rId143" Type="http://schemas.openxmlformats.org/officeDocument/2006/relationships/image" Target="media/image118.emf"/><Relationship Id="rId148" Type="http://schemas.openxmlformats.org/officeDocument/2006/relationships/image" Target="media/image123.png"/><Relationship Id="rId164" Type="http://schemas.openxmlformats.org/officeDocument/2006/relationships/image" Target="media/image139.(null)"/><Relationship Id="rId169" Type="http://schemas.openxmlformats.org/officeDocument/2006/relationships/image" Target="media/image144.emf"/><Relationship Id="rId185" Type="http://schemas.openxmlformats.org/officeDocument/2006/relationships/image" Target="media/image160.(nul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emf"/><Relationship Id="rId210" Type="http://schemas.openxmlformats.org/officeDocument/2006/relationships/image" Target="media/image185.(null)"/><Relationship Id="rId215" Type="http://schemas.openxmlformats.org/officeDocument/2006/relationships/image" Target="media/image190.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emf"/><Relationship Id="rId154" Type="http://schemas.openxmlformats.org/officeDocument/2006/relationships/image" Target="media/image129.(null)"/><Relationship Id="rId175" Type="http://schemas.openxmlformats.org/officeDocument/2006/relationships/image" Target="media/image150.(null)"/><Relationship Id="rId196" Type="http://schemas.openxmlformats.org/officeDocument/2006/relationships/image" Target="media/image171.(null)"/><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null)"/><Relationship Id="rId144" Type="http://schemas.openxmlformats.org/officeDocument/2006/relationships/image" Target="media/image119.(null)"/><Relationship Id="rId90" Type="http://schemas.openxmlformats.org/officeDocument/2006/relationships/image" Target="media/image68.emf"/><Relationship Id="rId165" Type="http://schemas.openxmlformats.org/officeDocument/2006/relationships/image" Target="media/image140.(null)"/><Relationship Id="rId186" Type="http://schemas.openxmlformats.org/officeDocument/2006/relationships/image" Target="media/image161.(null)"/><Relationship Id="rId211" Type="http://schemas.openxmlformats.org/officeDocument/2006/relationships/image" Target="media/image186.(nul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91.emf"/><Relationship Id="rId134" Type="http://schemas.openxmlformats.org/officeDocument/2006/relationships/image" Target="media/image109.(null)"/><Relationship Id="rId80" Type="http://schemas.openxmlformats.org/officeDocument/2006/relationships/image" Target="media/image58.emf"/><Relationship Id="rId155" Type="http://schemas.openxmlformats.org/officeDocument/2006/relationships/image" Target="media/image130.(null)"/><Relationship Id="rId176" Type="http://schemas.openxmlformats.org/officeDocument/2006/relationships/image" Target="media/image151.(null)"/><Relationship Id="rId197" Type="http://schemas.openxmlformats.org/officeDocument/2006/relationships/image" Target="media/image172.(null)"/><Relationship Id="rId201" Type="http://schemas.openxmlformats.org/officeDocument/2006/relationships/image" Target="media/image176.emf"/><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null)"/><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null)"/><Relationship Id="rId166" Type="http://schemas.openxmlformats.org/officeDocument/2006/relationships/image" Target="media/image141.png"/><Relationship Id="rId187" Type="http://schemas.openxmlformats.org/officeDocument/2006/relationships/image" Target="media/image162.(null)"/><Relationship Id="rId1" Type="http://schemas.openxmlformats.org/officeDocument/2006/relationships/customXml" Target="../customXml/item1.xml"/><Relationship Id="rId212" Type="http://schemas.openxmlformats.org/officeDocument/2006/relationships/image" Target="media/image187.emf"/><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null)"/><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emf"/><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null)"/><Relationship Id="rId146" Type="http://schemas.openxmlformats.org/officeDocument/2006/relationships/image" Target="media/image121.(null)"/><Relationship Id="rId167" Type="http://schemas.openxmlformats.org/officeDocument/2006/relationships/image" Target="media/image142.(null)"/><Relationship Id="rId188" Type="http://schemas.openxmlformats.org/officeDocument/2006/relationships/image" Target="media/image163.png"/><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image" Target="media/image188.emf"/><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comments" Target="comments.xml"/><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png"/><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null)"/><Relationship Id="rId203" Type="http://schemas.openxmlformats.org/officeDocument/2006/relationships/image" Target="media/image178.emf"/><Relationship Id="rId19" Type="http://schemas.openxmlformats.org/officeDocument/2006/relationships/hyperlink" Target="file:////Users/sachli/Documents/PhD/PhD-thesis/PhD-thesis-v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B4B07-2C86-9C47-B859-D4CB0FA17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6</TotalTime>
  <Pages>94</Pages>
  <Words>50008</Words>
  <Characters>285048</Characters>
  <Application>Microsoft Office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42</cp:revision>
  <cp:lastPrinted>2018-10-24T12:45:00Z</cp:lastPrinted>
  <dcterms:created xsi:type="dcterms:W3CDTF">2018-10-08T09:54:00Z</dcterms:created>
  <dcterms:modified xsi:type="dcterms:W3CDTF">2018-11-23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